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790B624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r w:rsidR="00C477A7" w:rsidRPr="00C477A7">
        <w:rPr>
          <w:rFonts w:cs="Times New Roman"/>
        </w:rPr>
        <w:t xml:space="preserve">Spatial Distribution of </w:t>
      </w:r>
      <w:r w:rsidR="00C477A7" w:rsidRPr="00C477A7">
        <w:rPr>
          <w:rFonts w:cs="Times New Roman"/>
          <w:i/>
          <w:iCs/>
        </w:rPr>
        <w:t>Symbiodinium</w:t>
      </w:r>
      <w:r w:rsidR="00C477A7" w:rsidRPr="00C477A7">
        <w:rPr>
          <w:rFonts w:cs="Times New Roman"/>
        </w:rPr>
        <w:t xml:space="preserve"> in </w:t>
      </w:r>
      <w:r w:rsidR="00C477A7" w:rsidRPr="00C477A7">
        <w:rPr>
          <w:rFonts w:cs="Times New Roman"/>
          <w:i/>
          <w:iCs/>
        </w:rPr>
        <w:t>Montipora capitata</w:t>
      </w:r>
      <w:r w:rsidR="00C477A7" w:rsidRPr="00C477A7">
        <w:rPr>
          <w:rFonts w:cs="Times New Roman"/>
        </w:rPr>
        <w:t xml:space="preserve"> Across Kāne‘ohe Bay, O‘ahu, Hawai‘i</w:t>
      </w:r>
    </w:p>
    <w:p w14:paraId="1A5B115C" w14:textId="77777777" w:rsidR="00995218" w:rsidRDefault="00995218" w:rsidP="001C5075">
      <w:pPr>
        <w:spacing w:line="480" w:lineRule="auto"/>
        <w:rPr>
          <w:rFonts w:cs="Times New Roman"/>
        </w:rPr>
      </w:pPr>
    </w:p>
    <w:p w14:paraId="131897DD" w14:textId="58893E77" w:rsidR="00CA331D" w:rsidRDefault="00CA331D" w:rsidP="001C5075">
      <w:pPr>
        <w:spacing w:line="480" w:lineRule="auto"/>
        <w:rPr>
          <w:rFonts w:cs="Times New Roman"/>
        </w:rPr>
      </w:pPr>
      <w:r>
        <w:rPr>
          <w:rFonts w:cs="Times New Roman"/>
        </w:rPr>
        <w:t>Running Page Head:</w:t>
      </w:r>
      <w:r w:rsidR="00C477A7">
        <w:rPr>
          <w:rFonts w:cs="Times New Roman"/>
        </w:rPr>
        <w:t xml:space="preserve"> </w:t>
      </w:r>
      <w:r>
        <w:rPr>
          <w:rFonts w:cs="Times New Roman"/>
        </w:rPr>
        <w:t xml:space="preserve"> </w:t>
      </w:r>
    </w:p>
    <w:p w14:paraId="482A930C" w14:textId="77777777" w:rsidR="00CA331D" w:rsidRPr="00995218" w:rsidRDefault="00CA331D" w:rsidP="001C5075">
      <w:pPr>
        <w:spacing w:line="480" w:lineRule="auto"/>
        <w:rPr>
          <w:rFonts w:cs="Times New Roman"/>
        </w:rPr>
      </w:pPr>
    </w:p>
    <w:p w14:paraId="52F3AECE" w14:textId="04B6914C"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6358B2CB" w:rsidR="00F2645C" w:rsidRPr="008E69BA" w:rsidRDefault="00C37631" w:rsidP="001C5075">
      <w:pPr>
        <w:spacing w:line="480" w:lineRule="auto"/>
        <w:rPr>
          <w:rFonts w:cs="Times New Roman"/>
        </w:rPr>
      </w:pPr>
      <w:r>
        <w:rPr>
          <w:rFonts w:cs="Times New Roman"/>
        </w:rPr>
        <w:t xml:space="preserve">Scleractinian corals form a mutualistic symbiosis with photosynthetic dinoflagellates in the genus </w:t>
      </w:r>
      <w:r>
        <w:rPr>
          <w:rFonts w:cs="Times New Roman"/>
          <w:i/>
        </w:rPr>
        <w:t>Symbiodinium</w:t>
      </w:r>
      <w:r w:rsidR="00DA2FE3">
        <w:rPr>
          <w:rFonts w:cs="Times New Roman"/>
        </w:rPr>
        <w:t>.</w:t>
      </w:r>
      <w:r>
        <w:rPr>
          <w:rFonts w:cs="Times New Roman"/>
        </w:rPr>
        <w:t xml:space="preserve"> </w:t>
      </w:r>
      <w:r w:rsidR="0002042E">
        <w:rPr>
          <w:rFonts w:cs="Times New Roman"/>
        </w:rPr>
        <w:t>However, t</w:t>
      </w:r>
      <w:r w:rsidR="00F73ED8">
        <w:rPr>
          <w:rFonts w:cs="Times New Roman"/>
        </w:rPr>
        <w:t>he</w:t>
      </w:r>
      <w:r w:rsidR="00EA74DA" w:rsidRPr="008E69BA">
        <w:rPr>
          <w:rFonts w:cs="Times New Roman"/>
        </w:rPr>
        <w:t xml:space="preserv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w:t>
      </w:r>
      <w:r w:rsidR="00E63F50">
        <w:rPr>
          <w:rFonts w:cs="Times New Roman"/>
        </w:rPr>
        <w:t>determining patterns of distribution and potential resistance to future stress events</w:t>
      </w:r>
      <w:r w:rsidR="00EA74DA" w:rsidRPr="008E69BA">
        <w:rPr>
          <w:rFonts w:cs="Times New Roman"/>
        </w:rPr>
        <w:t xml:space="preserve">.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USA</w:t>
      </w:r>
      <w:r w:rsidR="009318F1">
        <w:rPr>
          <w:rFonts w:cs="Times New Roman"/>
        </w:rPr>
        <w:t xml:space="preserve"> for symbiont community analysi</w:t>
      </w:r>
      <w:r w:rsidR="00C1249C">
        <w:rPr>
          <w:rFonts w:cs="Times New Roman"/>
        </w:rPr>
        <w:t>s</w:t>
      </w:r>
      <w:r w:rsidR="00EA74DA" w:rsidRPr="008E69BA">
        <w:rPr>
          <w:rFonts w:cs="Times New Roman"/>
        </w:rPr>
        <w:t>.</w:t>
      </w:r>
      <w:r w:rsidR="00C64B7B" w:rsidRPr="008E69BA">
        <w:rPr>
          <w:rFonts w:cs="Times New Roman"/>
        </w:rPr>
        <w:t xml:space="preserve"> </w:t>
      </w:r>
      <w:r w:rsidR="00C43F1F" w:rsidRPr="008E69BA">
        <w:rPr>
          <w:rFonts w:cs="Times New Roman"/>
        </w:rPr>
        <w:t xml:space="preserve">A total of 707 colonies were tagged and sampled from </w:t>
      </w:r>
      <w:r w:rsidR="00EF53AD">
        <w:rPr>
          <w:rFonts w:cs="Times New Roman"/>
        </w:rPr>
        <w:t>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E63F50">
        <w:rPr>
          <w:rFonts w:cs="Times New Roman"/>
        </w:rPr>
        <w:t xml:space="preserve"> distribution</w:t>
      </w:r>
      <w:r w:rsidR="00583362" w:rsidRPr="008E69BA">
        <w:rPr>
          <w:rFonts w:cs="Times New Roman"/>
        </w:rPr>
        <w:t xml:space="preserve"> </w:t>
      </w:r>
      <w:r w:rsidR="00E63F50">
        <w:rPr>
          <w:rFonts w:cs="Times New Roman"/>
        </w:rPr>
        <w:t>was</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w:t>
      </w:r>
      <w:r w:rsidR="00583362" w:rsidRPr="008E69BA">
        <w:rPr>
          <w:rFonts w:cs="Times New Roman"/>
        </w:rPr>
        <w:t>wherein clade D dominated</w:t>
      </w:r>
      <w:r w:rsidR="00E63F50">
        <w:rPr>
          <w:rFonts w:cs="Times New Roman"/>
        </w:rPr>
        <w:t xml:space="preserve"> corals in</w:t>
      </w:r>
      <w:r w:rsidR="00583362" w:rsidRPr="008E69BA">
        <w:rPr>
          <w:rFonts w:cs="Times New Roman"/>
        </w:rPr>
        <w:t xml:space="preserve">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w:t>
      </w:r>
      <w:r w:rsidR="006C566D">
        <w:rPr>
          <w:rFonts w:cs="Times New Roman"/>
        </w:rPr>
        <w:t>.29</w:t>
      </w:r>
      <w:r w:rsidR="00810D4F">
        <w:rPr>
          <w:rFonts w:cs="Times New Roman"/>
        </w:rPr>
        <w:t xml:space="preserve"> m</w:t>
      </w:r>
      <w:r w:rsidR="006E5EB3" w:rsidRPr="008E69BA">
        <w:rPr>
          <w:rFonts w:cs="Times New Roman"/>
        </w:rPr>
        <w:t xml:space="preserve">. </w:t>
      </w:r>
      <w:r w:rsidR="00E63F50">
        <w:rPr>
          <w:rFonts w:cs="Times New Roman"/>
        </w:rPr>
        <w:t xml:space="preserve">Colony color morph had a similar pattern </w:t>
      </w:r>
      <w:r w:rsidR="00447298" w:rsidRPr="008E69BA">
        <w:rPr>
          <w:rFonts w:cs="Times New Roman"/>
        </w:rPr>
        <w:t>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w:t>
      </w:r>
      <w:r w:rsidR="00625F77">
        <w:rPr>
          <w:rFonts w:cs="Times New Roman"/>
        </w:rPr>
        <w:t>3.64</w:t>
      </w:r>
      <w:r w:rsidR="00583362" w:rsidRPr="008E69BA">
        <w:rPr>
          <w:rFonts w:cs="Times New Roman"/>
        </w:rPr>
        <w:t xml:space="preserve"> </w:t>
      </w:r>
      <w:r w:rsidR="00810D4F">
        <w:rPr>
          <w:rFonts w:cs="Times New Roman"/>
        </w:rPr>
        <w:t>m</w:t>
      </w:r>
      <w:r w:rsidR="00C93B01">
        <w:rPr>
          <w:rFonts w:cs="Times New Roman"/>
        </w:rPr>
        <w:t xml:space="preserve"> s</w:t>
      </w:r>
      <w:r w:rsidR="007F6AE2">
        <w:rPr>
          <w:rFonts w:cs="Times New Roman"/>
        </w:rPr>
        <w:t>uggesting a potential interaction</w:t>
      </w:r>
      <w:r w:rsidR="00C93B01">
        <w:rPr>
          <w:rFonts w:cs="Times New Roman"/>
        </w:rPr>
        <w:t xml:space="preserve"> between </w:t>
      </w:r>
      <w:r w:rsidR="00C93B01">
        <w:rPr>
          <w:rFonts w:cs="Times New Roman"/>
          <w:i/>
        </w:rPr>
        <w:t>Symbiodinium</w:t>
      </w:r>
      <w:r w:rsidR="00C93B01">
        <w:rPr>
          <w:rFonts w:cs="Times New Roman"/>
        </w:rPr>
        <w:t xml:space="preserve"> and colony color in need of further investigation</w:t>
      </w:r>
      <w:r w:rsidR="00583362" w:rsidRPr="008E69BA">
        <w:rPr>
          <w:rFonts w:cs="Times New Roman"/>
        </w:rPr>
        <w:t>.</w:t>
      </w:r>
      <w:r w:rsidR="00BE718C">
        <w:rPr>
          <w:rFonts w:cs="Times New Roman"/>
        </w:rPr>
        <w:t xml:space="preserve"> </w:t>
      </w:r>
      <w:r w:rsidR="004506DC">
        <w:rPr>
          <w:rFonts w:cs="Times New Roman"/>
        </w:rPr>
        <w:t>No significant spatial patterns existed across reefs, regions of the bay or between patch and fringing reef types</w:t>
      </w:r>
      <w:r w:rsidR="004506DC" w:rsidRPr="008E69BA">
        <w:rPr>
          <w:rFonts w:cs="Times New Roman"/>
        </w:rPr>
        <w:t xml:space="preserve">. </w:t>
      </w:r>
      <w:r w:rsidR="000C37C8">
        <w:rPr>
          <w:rFonts w:cs="Times New Roman"/>
        </w:rPr>
        <w:t>This work</w:t>
      </w:r>
      <w:r w:rsidR="00583362" w:rsidRPr="008E69BA">
        <w:rPr>
          <w:rFonts w:cs="Times New Roman"/>
        </w:rPr>
        <w:t xml:space="preserve">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0C37C8">
        <w:rPr>
          <w:rFonts w:cs="Times New Roman"/>
        </w:rPr>
        <w:t xml:space="preserve"> throughout</w:t>
      </w:r>
      <w:r w:rsidR="004064D9">
        <w:rPr>
          <w:rFonts w:cs="Times New Roman"/>
        </w:rPr>
        <w:t xml:space="preserve"> </w:t>
      </w:r>
      <w:r w:rsidR="004064D9" w:rsidRPr="008E69BA">
        <w:rPr>
          <w:rFonts w:cs="Times New Roman"/>
        </w:rPr>
        <w:t>Kāne‘ohe Bay</w:t>
      </w:r>
      <w:r w:rsidR="00583362" w:rsidRPr="008E69BA">
        <w:rPr>
          <w:rFonts w:cs="Times New Roman"/>
        </w:rPr>
        <w:t xml:space="preserve"> </w:t>
      </w:r>
      <w:r w:rsidR="000C12A6">
        <w:rPr>
          <w:rFonts w:cs="Times New Roman"/>
        </w:rPr>
        <w:t>result from</w:t>
      </w:r>
      <w:r w:rsidR="00C93B01">
        <w:rPr>
          <w:rFonts w:cs="Times New Roman"/>
        </w:rPr>
        <w:t xml:space="preserve"> depth-related abiotic conditions</w:t>
      </w:r>
      <w:r w:rsidR="000C37C8">
        <w:rPr>
          <w:rFonts w:cs="Times New Roman"/>
        </w:rPr>
        <w:t>.</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749AAE7B"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 xml:space="preserve">builds critical habitat, made possible by the </w:t>
      </w:r>
      <w:r w:rsidR="00966620" w:rsidRPr="008E69BA">
        <w:rPr>
          <w:rFonts w:cs="Times New Roman"/>
        </w:rPr>
        <w:lastRenderedPageBreak/>
        <w:t>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117C01">
        <w:rPr>
          <w:rFonts w:cs="Times New Roman"/>
        </w:rPr>
        <w: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0F6F6B2F"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367CAF">
        <w:rPr>
          <w:rFonts w:cs="Times New Roman"/>
        </w:rPr>
        <w:t>symbionts</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9A4D27">
        <w:rPr>
          <w:rFonts w:cs="Times New Roman"/>
        </w:rPr>
        <w:t>Different symbiont types within each clade have</w:t>
      </w:r>
      <w:r w:rsidR="00143D8B" w:rsidRPr="008E69BA">
        <w:rPr>
          <w:rFonts w:cs="Times New Roman"/>
        </w:rPr>
        <w:t xml:space="preserve"> characteristic levels of stress-tolerance and physiological optima </w:t>
      </w:r>
      <w:r w:rsidR="009C4670" w:rsidRPr="008E69BA">
        <w:rPr>
          <w:rFonts w:cs="Times New Roman"/>
        </w:rPr>
        <w:fldChar w:fldCharType="begin" w:fldLock="1"/>
      </w:r>
      <w:r w:rsidR="006E3B16">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6E3B16">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page" : "1492-1494", "title" : "Flexibility in Algal Endosymbiosis: Shapes Growth in Reef Corals", "type" : "article-magazine", "volume" : "304"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page" : "742", "title" : "Thermal adaptation in reef coral symbionts", "type" : "article-journal", "volume" : "430"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9B1FA2">
        <w:rPr>
          <w:rFonts w:cs="Times New Roman"/>
        </w:rPr>
        <w:t>Conversely, many types of</w:t>
      </w:r>
      <w:r w:rsidR="007556BE" w:rsidRPr="008E69BA">
        <w:rPr>
          <w:rFonts w:cs="Times New Roman"/>
        </w:rPr>
        <w:t xml:space="preserve"> </w:t>
      </w:r>
      <w:r w:rsidR="00F00A23">
        <w:rPr>
          <w:rFonts w:cs="Times New Roman"/>
        </w:rPr>
        <w:t>symbionts</w:t>
      </w:r>
      <w:r w:rsidR="009B1FA2">
        <w:rPr>
          <w:rFonts w:cs="Times New Roman"/>
        </w:rPr>
        <w:t xml:space="preserve"> in clade C</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lade D</w:t>
      </w:r>
      <w:r w:rsidR="00213762">
        <w:rPr>
          <w:rFonts w:cs="Times New Roman"/>
        </w:rPr>
        <w:t>, therefore,</w:t>
      </w:r>
      <w:r w:rsidR="007074A0" w:rsidRPr="008E69BA">
        <w:rPr>
          <w:rFonts w:cs="Times New Roman"/>
        </w:rPr>
        <w:t xml:space="preserve">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w:t>
      </w:r>
      <w:r w:rsidR="00E611A9">
        <w:rPr>
          <w:rFonts w:cs="Times New Roman"/>
        </w:rPr>
        <w:t xml:space="preserve"> clade</w:t>
      </w:r>
      <w:r w:rsidR="007074A0" w:rsidRPr="008E69BA">
        <w:rPr>
          <w:rFonts w:cs="Times New Roman"/>
        </w:rPr>
        <w:t xml:space="preserve"> that </w:t>
      </w:r>
      <w:r w:rsidR="00D03A72" w:rsidRPr="008E69BA">
        <w:rPr>
          <w:rFonts w:cs="Times New Roman"/>
        </w:rPr>
        <w:t xml:space="preserve">dominates </w:t>
      </w:r>
      <w:r w:rsidR="00B62E1B">
        <w:rPr>
          <w:rFonts w:cs="Times New Roman"/>
        </w:rPr>
        <w:t>in</w:t>
      </w:r>
      <w:r w:rsidR="001E7AB2">
        <w:rPr>
          <w:rFonts w:cs="Times New Roman"/>
        </w:rPr>
        <w:t xml:space="preserve"> stressful environment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page" : "405-414", "title" : "Juvenile corals can acquire more carbon from high-performance algal symbionts", "type" : "article-journal", "volume" : "28"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 : "5", "issued" : { "date-parts" : [ [ "2013" ] ] }, "page" : "1317-1329", "title" : "The distribution of the thermally tolerant symbiont lineage (Symbiodinium clade D) in corals from Hawaii: Correlations with host and the history of ocean thermal stress", "type" : "article-journal", "volume" : "3"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page" : "360-373", "title" : "Repopulation of Zooxanthellae in the Caribbean Corals Montastraea annularis and M. faveolata following Experimental and Disease-Associated Bleaching", "type" : "article-journal", "volume" : "201" }, "uris" : [ "http://www.mendeley.com/documents/?uuid=4f597682-a672-3f2d-b6a6-5b52295f70cd" ] } ], "mendeley" : { "formattedCitation" : "(Toller et al. 2001, Baker 2003, Cantin et al. 2009, Stat et al. 2013)", "manualFormatting" : "(Toller et al. 2001, Baker 2004, Cantin et al. 2009, Cooper et al. 2011,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w:t>
      </w:r>
      <w:r w:rsidR="001E7AB2">
        <w:rPr>
          <w:rFonts w:cs="Times New Roman"/>
          <w:noProof/>
        </w:rPr>
        <w:t xml:space="preserve"> Cooper et al. 2011,</w:t>
      </w:r>
      <w:r w:rsidR="009C4670" w:rsidRPr="008E69BA">
        <w:rPr>
          <w:rFonts w:cs="Times New Roman"/>
          <w:noProof/>
        </w:rPr>
        <w:t xml:space="preserve">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032AA5F9"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associate with a single </w:t>
      </w:r>
      <w:r w:rsidR="00E6661F" w:rsidRPr="008E69BA">
        <w:rPr>
          <w:rFonts w:cs="Times New Roman"/>
        </w:rPr>
        <w:t>symbiont clade</w:t>
      </w:r>
      <w:r w:rsidR="002C286B">
        <w:rPr>
          <w:rFonts w:cs="Times New Roman"/>
        </w:rPr>
        <w:t>; some even</w:t>
      </w:r>
      <w:r w:rsidR="00F74D24">
        <w:rPr>
          <w:rFonts w:cs="Times New Roman"/>
        </w:rPr>
        <w:t xml:space="preserve"> with a single type within a clade</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page" : "1-7", "title" : "Most corals may not change their symbionts", "type" : "article-journal", "volume" : "321"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00F74D24">
        <w:rPr>
          <w:rFonts w:cs="Times New Roman"/>
        </w:rPr>
        <w:t>. O</w:t>
      </w:r>
      <w:r w:rsidRPr="008E69BA">
        <w:rPr>
          <w:rFonts w:cs="Times New Roman"/>
        </w:rPr>
        <w:t>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0C12A6">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page" : "742", "title" : "Thermal adaptation in reef coral symbionts", "type" : "article-journal", "volume" : "430"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page" : "1759-1767", "title" : "Patterns of coral dinoflagellate associations in Acropora: significance of local availability and physiology of Symbiodinium strains and host \u00b1 symbiont selectivity", "type" : "article-journal", "volume" : "268"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de with background populations</w:t>
      </w:r>
      <w:r w:rsidR="000C37C8">
        <w:rPr>
          <w:rFonts w:cs="Times New Roman"/>
        </w:rPr>
        <w:t xml:space="preserve"> of others</w:t>
      </w:r>
      <w:r w:rsidR="00CF7DD4">
        <w:rPr>
          <w:rFonts w:cs="Times New Roman"/>
        </w:rPr>
        <w:t xml:space="preserve"> </w:t>
      </w:r>
      <w:r w:rsidR="00CF7DD4">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F7DD4">
        <w:rPr>
          <w:rFonts w:cs="Times New Roman"/>
        </w:rPr>
        <w:fldChar w:fldCharType="separate"/>
      </w:r>
      <w:r w:rsidR="00CF7DD4" w:rsidRPr="00CF7DD4">
        <w:rPr>
          <w:rFonts w:cs="Times New Roman"/>
          <w:noProof/>
        </w:rPr>
        <w:t>(Silverstein et al. 2012)</w:t>
      </w:r>
      <w:r w:rsidR="00CF7DD4">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w:t>
      </w:r>
      <w:r w:rsidR="003570F8">
        <w:rPr>
          <w:rFonts w:cs="Times New Roman"/>
        </w:rPr>
        <w:t xml:space="preserve"> (</w:t>
      </w:r>
      <w:r w:rsidR="00D5107A">
        <w:rPr>
          <w:rFonts w:cs="Times New Roman"/>
        </w:rPr>
        <w:t>change in</w:t>
      </w:r>
      <w:r w:rsidR="003570F8">
        <w:rPr>
          <w:rFonts w:cs="Times New Roman"/>
        </w:rPr>
        <w:t xml:space="preserve"> relative</w:t>
      </w:r>
      <w:r w:rsidR="00D5107A">
        <w:rPr>
          <w:rFonts w:cs="Times New Roman"/>
        </w:rPr>
        <w:t xml:space="preserve"> abundance of </w:t>
      </w:r>
      <w:r w:rsidR="00D5107A">
        <w:rPr>
          <w:rFonts w:cs="Times New Roman"/>
          <w:i/>
        </w:rPr>
        <w:t>in hospite</w:t>
      </w:r>
      <w:r w:rsidR="00D5107A">
        <w:rPr>
          <w:rFonts w:cs="Times New Roman"/>
        </w:rPr>
        <w:t xml:space="preserve"> </w:t>
      </w:r>
      <w:r w:rsidR="00D5107A">
        <w:rPr>
          <w:rFonts w:cs="Times New Roman"/>
          <w:i/>
        </w:rPr>
        <w:t>Symbiodinium</w:t>
      </w:r>
      <w:r w:rsidR="00D5107A">
        <w:rPr>
          <w:rFonts w:cs="Times New Roman"/>
        </w:rPr>
        <w:t>)</w:t>
      </w:r>
      <w:r w:rsidR="00DF4EA2" w:rsidRPr="008E69BA">
        <w:rPr>
          <w:rFonts w:cs="Times New Roman"/>
        </w:rPr>
        <w:t xml:space="preserve"> or switching</w:t>
      </w:r>
      <w:r w:rsidR="00D5107A">
        <w:rPr>
          <w:rFonts w:cs="Times New Roman"/>
        </w:rPr>
        <w:t xml:space="preserve"> (uptake of novel </w:t>
      </w:r>
      <w:r w:rsidR="00D5107A">
        <w:rPr>
          <w:rFonts w:cs="Times New Roman"/>
          <w:i/>
        </w:rPr>
        <w:t>Symbiodinium</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9C4670" w:rsidRPr="008E69BA">
        <w:rPr>
          <w:rFonts w:cs="Times New Roman"/>
        </w:rPr>
        <w:fldChar w:fldCharType="separate"/>
      </w:r>
      <w:r w:rsidR="00D5107A" w:rsidRPr="00D5107A">
        <w:rPr>
          <w:rFonts w:cs="Times New Roman"/>
          <w:noProof/>
        </w:rPr>
        <w:t>(Rowan et al. 1995, Mieog et al. 2007, Jones et al. 2008, Boulotte et al. 2016)</w:t>
      </w:r>
      <w:r w:rsidR="009C4670" w:rsidRPr="008E69BA">
        <w:rPr>
          <w:rFonts w:cs="Times New Roman"/>
        </w:rPr>
        <w:fldChar w:fldCharType="end"/>
      </w:r>
      <w:r w:rsidR="00012EDC">
        <w:rPr>
          <w:rFonts w:cs="Times New Roman"/>
        </w:rPr>
        <w:t>.</w:t>
      </w:r>
      <w:r w:rsidR="0046744E">
        <w:rPr>
          <w:rFonts w:cs="Times New Roman"/>
        </w:rPr>
        <w:t xml:space="preserve"> </w:t>
      </w:r>
    </w:p>
    <w:p w14:paraId="3AB537B8" w14:textId="6B47B2CB" w:rsidR="00DF4EA2" w:rsidRPr="008E69BA" w:rsidRDefault="00FC2AAC" w:rsidP="001C5075">
      <w:pPr>
        <w:spacing w:line="480" w:lineRule="auto"/>
        <w:rPr>
          <w:rFonts w:cs="Times New Roman"/>
        </w:rPr>
      </w:pPr>
      <w:r>
        <w:rPr>
          <w:rFonts w:cs="Times New Roman"/>
        </w:rPr>
        <w:tab/>
        <w:t>Because symbioses play</w:t>
      </w:r>
      <w:r w:rsidR="00D7511B">
        <w:rPr>
          <w:rFonts w:cs="Times New Roman"/>
        </w:rPr>
        <w:t xml:space="preserve"> a vital role in coral survival</w:t>
      </w:r>
      <w:r w:rsidR="0062210A" w:rsidRPr="008E69BA">
        <w:rPr>
          <w:rFonts w:cs="Times New Roman"/>
        </w:rPr>
        <w:t>, the fac</w:t>
      </w:r>
      <w:r w:rsidR="00C323A3">
        <w:rPr>
          <w:rFonts w:cs="Times New Roman"/>
        </w:rPr>
        <w:t xml:space="preserve">tors shaping the </w:t>
      </w:r>
      <w:r w:rsidR="007F7995">
        <w:rPr>
          <w:rFonts w:cs="Times New Roman"/>
        </w:rPr>
        <w:t>distribution</w:t>
      </w:r>
      <w:r w:rsidR="00C323A3">
        <w:rPr>
          <w:rFonts w:cs="Times New Roman"/>
        </w:rPr>
        <w:t xml:space="preserve"> and</w:t>
      </w:r>
      <w:r w:rsidR="0062210A" w:rsidRPr="008E69BA">
        <w:rPr>
          <w:rFonts w:cs="Times New Roman"/>
        </w:rPr>
        <w:t xml:space="preserve"> dominance of </w:t>
      </w:r>
      <w:r w:rsidR="006C3049">
        <w:rPr>
          <w:rFonts w:cs="Times New Roman"/>
          <w:i/>
        </w:rPr>
        <w:t>Symbiodinium</w:t>
      </w:r>
      <w:r w:rsidR="0062210A" w:rsidRPr="008E69BA">
        <w:rPr>
          <w:rFonts w:cs="Times New Roman"/>
        </w:rPr>
        <w:t xml:space="preserve"> must be readily understood. </w:t>
      </w:r>
      <w:r w:rsidR="00C828B0" w:rsidRPr="008E69BA">
        <w:rPr>
          <w:rFonts w:cs="Times New Roman"/>
        </w:rPr>
        <w:t>L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E60155">
        <w:rPr>
          <w:rFonts w:cs="Times New Roman"/>
        </w:rPr>
        <w:t>,</w:t>
      </w:r>
      <w:r w:rsidR="00A86612">
        <w:rPr>
          <w:rFonts w:cs="Times New Roman"/>
        </w:rPr>
        <w:t xml:space="preserve"> though e</w:t>
      </w:r>
      <w:r w:rsidR="00065E28" w:rsidRPr="008E69BA">
        <w:rPr>
          <w:rFonts w:cs="Times New Roman"/>
        </w:rPr>
        <w:t>vidence suggests that</w:t>
      </w:r>
      <w:r w:rsidR="00713494">
        <w:rPr>
          <w:rFonts w:cs="Times New Roman"/>
        </w:rPr>
        <w:t xml:space="preserve"> patterns may be due to</w:t>
      </w:r>
      <w:r w:rsidR="00C828B0" w:rsidRPr="008E69BA">
        <w:rPr>
          <w:rFonts w:cs="Times New Roman"/>
        </w:rPr>
        <w:t xml:space="preserve"> </w:t>
      </w:r>
      <w:r w:rsidR="006A46E7" w:rsidRPr="008E69BA">
        <w:rPr>
          <w:rFonts w:cs="Times New Roman"/>
        </w:rPr>
        <w:t xml:space="preserve">factors such as </w:t>
      </w:r>
      <w:r w:rsidR="00041452" w:rsidRPr="008E69BA">
        <w:rPr>
          <w:rFonts w:cs="Times New Roman"/>
        </w:rPr>
        <w:t>irradiance and thermal stress</w:t>
      </w:r>
      <w:r w:rsidR="00713494">
        <w:rPr>
          <w:rFonts w:cs="Times New Roman"/>
        </w:rPr>
        <w:t xml:space="preserve"> </w:t>
      </w:r>
      <w:r w:rsidR="0016592B">
        <w:rPr>
          <w:rFonts w:cs="Times New Roman"/>
        </w:rPr>
        <w:fldChar w:fldCharType="begin" w:fldLock="1"/>
      </w:r>
      <w:r w:rsidR="006E3B16">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page" : "3532-3543", "title" : "Onset of algal endosymbiont specificity varies among closely related species of Acropora corals during early ontogeny", "type" : "article-journal", "volume" : "18"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16592B">
        <w:rPr>
          <w:rFonts w:cs="Times New Roman"/>
        </w:rPr>
        <w:fldChar w:fldCharType="separate"/>
      </w:r>
      <w:r w:rsidR="0016592B" w:rsidRPr="0016592B">
        <w:rPr>
          <w:rFonts w:cs="Times New Roman"/>
          <w:noProof/>
        </w:rPr>
        <w:t>(Rowan et al. 1995, Abrego et al. 2009, Stat et al. 2015)</w:t>
      </w:r>
      <w:r w:rsidR="0016592B">
        <w:rPr>
          <w:rFonts w:cs="Times New Roman"/>
        </w:rPr>
        <w:fldChar w:fldCharType="end"/>
      </w:r>
      <w:r w:rsidR="0016592B">
        <w:rPr>
          <w:rFonts w:cs="Times New Roman"/>
        </w:rPr>
        <w:t>.</w:t>
      </w:r>
      <w:r>
        <w:rPr>
          <w:rFonts w:cs="Times New Roman"/>
        </w:rPr>
        <w:t xml:space="preserve"> </w:t>
      </w:r>
      <w:r w:rsidR="00A47859">
        <w:rPr>
          <w:rFonts w:cs="Times New Roman"/>
          <w:i/>
        </w:rPr>
        <w:t>Symbiodinium</w:t>
      </w:r>
      <w:r>
        <w:rPr>
          <w:rFonts w:cs="Times New Roman"/>
        </w:rPr>
        <w:t xml:space="preserve"> of </w:t>
      </w:r>
      <w:r w:rsidR="00E00785">
        <w:rPr>
          <w:rFonts w:cs="Times New Roman"/>
        </w:rPr>
        <w:t xml:space="preserve">clade D (D1) </w:t>
      </w:r>
      <w:r w:rsidR="001D1DB0">
        <w:rPr>
          <w:rFonts w:cs="Times New Roman"/>
        </w:rPr>
        <w:t>have shown thermal</w:t>
      </w:r>
      <w:r w:rsidR="00E00785">
        <w:rPr>
          <w:rFonts w:cs="Times New Roman"/>
        </w:rPr>
        <w:t xml:space="preserve"> tolerance</w:t>
      </w:r>
      <w:r w:rsidR="001D1DB0">
        <w:rPr>
          <w:rFonts w:cs="Times New Roman"/>
        </w:rPr>
        <w:t xml:space="preserve"> </w:t>
      </w:r>
      <w:r w:rsidR="002D6248">
        <w:rPr>
          <w:rFonts w:cs="Times New Roman"/>
        </w:rPr>
        <w:t>not</w:t>
      </w:r>
      <w:r w:rsidR="00A47859">
        <w:rPr>
          <w:rFonts w:cs="Times New Roman"/>
        </w:rPr>
        <w:t xml:space="preserve"> observed in </w:t>
      </w:r>
      <w:r w:rsidR="00E00785">
        <w:rPr>
          <w:rFonts w:cs="Times New Roman"/>
        </w:rPr>
        <w:t>clade C (C1b-c) and dominated</w:t>
      </w:r>
      <w:r>
        <w:rPr>
          <w:rFonts w:cs="Times New Roman"/>
        </w:rPr>
        <w:t xml:space="preserve"> in areas that </w:t>
      </w:r>
      <w:r w:rsidR="00A47859">
        <w:rPr>
          <w:rFonts w:cs="Times New Roman"/>
        </w:rPr>
        <w:t>experienced</w:t>
      </w:r>
      <w:r>
        <w:rPr>
          <w:rFonts w:cs="Times New Roman"/>
        </w:rPr>
        <w:t xml:space="preserve"> thermal stress </w:t>
      </w:r>
      <w:r w:rsidR="00D51FF9">
        <w:rPr>
          <w:rFonts w:cs="Times New Roman"/>
        </w:rPr>
        <w:fldChar w:fldCharType="begin" w:fldLock="1"/>
      </w:r>
      <w:r w:rsidR="00D51FF9">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D51FF9">
        <w:rPr>
          <w:rFonts w:cs="Times New Roman"/>
        </w:rPr>
        <w:fldChar w:fldCharType="separate"/>
      </w:r>
      <w:r w:rsidR="00D51FF9" w:rsidRPr="00D51FF9">
        <w:rPr>
          <w:rFonts w:cs="Times New Roman"/>
          <w:noProof/>
        </w:rPr>
        <w:t>(Baker et al. 2016)</w:t>
      </w:r>
      <w:r w:rsidR="00D51FF9">
        <w:rPr>
          <w:rFonts w:cs="Times New Roman"/>
        </w:rPr>
        <w:fldChar w:fldCharType="end"/>
      </w:r>
      <w:r w:rsidR="002F7379">
        <w:rPr>
          <w:rFonts w:cs="Times New Roman"/>
        </w:rPr>
        <w:t xml:space="preserve">. This is </w:t>
      </w:r>
      <w:r w:rsidR="00E97D5E">
        <w:rPr>
          <w:rFonts w:cs="Times New Roman"/>
        </w:rPr>
        <w:t>consistent with prev</w:t>
      </w:r>
      <w:r w:rsidR="00D94FEB">
        <w:rPr>
          <w:rFonts w:cs="Times New Roman"/>
        </w:rPr>
        <w:t>ious correlati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 </w:t>
      </w:r>
      <w:r w:rsidR="00E97D5E">
        <w:rPr>
          <w:rFonts w:cs="Times New Roman"/>
        </w:rPr>
        <w:fldChar w:fldCharType="begin" w:fldLock="1"/>
      </w:r>
      <w:r w:rsidR="006E3B16">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page" : "1-14",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previouslyFormattedCitation" : "(Tonk et al. 2013)" }, "properties" : { "noteIndex" : 0 }, "schema" : "https://github.com/citation-style-language/schema/raw/master/csl-citation.json" }</w:instrText>
      </w:r>
      <w:r w:rsidR="00E97D5E">
        <w:rPr>
          <w:rFonts w:cs="Times New Roman"/>
        </w:rPr>
        <w:fldChar w:fldCharType="separate"/>
      </w:r>
      <w:r w:rsidR="00E97D5E" w:rsidRPr="00E97D5E">
        <w:rPr>
          <w:rFonts w:cs="Times New Roman"/>
          <w:noProof/>
        </w:rPr>
        <w:t>(Tonk et al. 2013)</w:t>
      </w:r>
      <w:r w:rsidR="00E97D5E">
        <w:rPr>
          <w:rFonts w:cs="Times New Roman"/>
        </w:rPr>
        <w:fldChar w:fldCharType="end"/>
      </w:r>
      <w:r>
        <w:rPr>
          <w:rFonts w:cs="Times New Roman"/>
        </w:rPr>
        <w:t>.</w:t>
      </w:r>
      <w:r w:rsidR="00D51FF9">
        <w:rPr>
          <w:rFonts w:cs="Times New Roman"/>
        </w:rPr>
        <w:t xml:space="preserve"> Similarly, clade C symbionts (C1c) in the Gulf of California performed better in low light</w:t>
      </w:r>
      <w:r w:rsidR="00407C3C">
        <w:rPr>
          <w:rFonts w:cs="Times New Roman"/>
        </w:rPr>
        <w:t xml:space="preserve"> at depth</w:t>
      </w:r>
      <w:r w:rsidR="00A7132F">
        <w:rPr>
          <w:rFonts w:cs="Times New Roman"/>
        </w:rPr>
        <w:t xml:space="preserve"> </w:t>
      </w:r>
      <w:r w:rsidR="00D51FF9">
        <w:rPr>
          <w:rFonts w:cs="Times New Roman"/>
        </w:rPr>
        <w:t>than did clade D symbionts (D1) which were more successful in shallow, high light environments</w:t>
      </w:r>
      <w:r w:rsidR="00316E8B">
        <w:rPr>
          <w:rFonts w:cs="Times New Roman"/>
        </w:rPr>
        <w:t>, sugges</w:t>
      </w:r>
      <w:r w:rsidR="001A22F5">
        <w:rPr>
          <w:rFonts w:cs="Times New Roman"/>
        </w:rPr>
        <w:t>ting</w:t>
      </w:r>
      <w:r w:rsidR="00DA5C5A">
        <w:rPr>
          <w:rFonts w:cs="Times New Roman"/>
        </w:rPr>
        <w:t xml:space="preserve"> irradiance plays a vital role in </w:t>
      </w:r>
      <w:r w:rsidR="00E377AA">
        <w:rPr>
          <w:rFonts w:cs="Times New Roman"/>
        </w:rPr>
        <w:t xml:space="preserve">niche-partitioning of </w:t>
      </w:r>
      <w:r w:rsidR="00E377AA">
        <w:rPr>
          <w:rFonts w:cs="Times New Roman"/>
          <w:i/>
        </w:rPr>
        <w:t xml:space="preserve">Symbiodinium </w:t>
      </w:r>
      <w:r w:rsidR="00D51FF9">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D51FF9">
        <w:rPr>
          <w:rFonts w:cs="Times New Roman"/>
        </w:rPr>
        <w:fldChar w:fldCharType="separate"/>
      </w:r>
      <w:r w:rsidR="00316E8B" w:rsidRPr="00316E8B">
        <w:rPr>
          <w:rFonts w:cs="Times New Roman"/>
          <w:noProof/>
        </w:rPr>
        <w:t>(Iglesias-Prieto et al. 2004, Sampayo et al. 2007, Bongaerts et al. 2015)</w:t>
      </w:r>
      <w:r w:rsidR="00D51FF9">
        <w:rPr>
          <w:rFonts w:cs="Times New Roman"/>
        </w:rPr>
        <w:fldChar w:fldCharType="end"/>
      </w:r>
      <w:r>
        <w:rPr>
          <w:rFonts w:cs="Times New Roman"/>
        </w:rPr>
        <w:t xml:space="preserve">. </w:t>
      </w:r>
    </w:p>
    <w:p w14:paraId="4D719E00" w14:textId="64D971CE"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6C1C3A">
        <w:rPr>
          <w:rFonts w:cs="Times New Roman"/>
        </w:rPr>
        <w:t>; specifically</w:t>
      </w:r>
      <w:r w:rsidR="00D14C35">
        <w:rPr>
          <w:rFonts w:cs="Times New Roman"/>
        </w:rPr>
        <w:t xml:space="preserve"> associating with</w:t>
      </w:r>
      <w:r w:rsidR="006C1C3A">
        <w:rPr>
          <w:rFonts w:cs="Times New Roman"/>
        </w:rPr>
        <w:t xml:space="preserve"> types C31 and D1a</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CB4B1F">
        <w:rPr>
          <w:rFonts w:cs="Times New Roman"/>
        </w:rPr>
        <w:t>T</w:t>
      </w:r>
      <w:r w:rsidR="008206F7" w:rsidRPr="008E69BA">
        <w:rPr>
          <w:rFonts w:cs="Times New Roman"/>
        </w:rPr>
        <w:t xml:space="preserve">he factors driving the distribution of </w:t>
      </w:r>
      <w:r w:rsidR="00CB4B1F">
        <w:rPr>
          <w:rFonts w:cs="Times New Roman"/>
        </w:rPr>
        <w:t>these clades</w:t>
      </w:r>
      <w:r w:rsidR="008206F7" w:rsidRPr="008E69BA">
        <w:rPr>
          <w:rFonts w:cs="Times New Roman"/>
        </w:rPr>
        <w:t xml:space="preserve">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7A1593">
        <w:rPr>
          <w:rFonts w:cs="Times New Roman"/>
        </w:rPr>
        <w:t>Kāne‘</w:t>
      </w:r>
      <w:r w:rsidR="009D036A" w:rsidRPr="008E69BA">
        <w:rPr>
          <w:rFonts w:cs="Times New Roman"/>
        </w:rPr>
        <w:t>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973B7F">
        <w:rPr>
          <w:rFonts w:cs="Times New Roman"/>
        </w:rPr>
        <w:t xml:space="preserve">occurs as </w:t>
      </w:r>
      <w:r w:rsidR="00253C0F" w:rsidRPr="008E69BA">
        <w:rPr>
          <w:rFonts w:cs="Times New Roman"/>
        </w:rPr>
        <w:t>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6F615D" w:rsidRPr="008E69BA">
        <w:rPr>
          <w:rFonts w:cs="Times New Roman"/>
        </w:rPr>
        <w:t>color morphs</w:t>
      </w:r>
      <w:r w:rsidR="00973B7F">
        <w:rPr>
          <w:rFonts w:cs="Times New Roman"/>
        </w:rPr>
        <w:t xml:space="preserve"> (brown and orange)</w:t>
      </w:r>
      <w:r w:rsidR="00253C0F" w:rsidRPr="008E69BA">
        <w:rPr>
          <w:rFonts w:cs="Times New Roman"/>
        </w:rPr>
        <w:t>,</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w:t>
      </w:r>
      <w:r w:rsidR="00A6163B">
        <w:rPr>
          <w:rFonts w:cs="Times New Roman"/>
        </w:rPr>
        <w:t>fluorescent protein-like proteins</w:t>
      </w:r>
      <w:r w:rsidR="00CF0829">
        <w:rPr>
          <w:rFonts w:cs="Times New Roman"/>
        </w:rPr>
        <w:t xml:space="preserve"> play</w:t>
      </w:r>
      <w:r w:rsidR="00862B09">
        <w:rPr>
          <w:rFonts w:cs="Times New Roman"/>
        </w:rPr>
        <w:t xml:space="preserve"> a role in</w:t>
      </w:r>
      <w:r w:rsidR="005D096F">
        <w:rPr>
          <w:rFonts w:cs="Times New Roman"/>
        </w:rPr>
        <w:t xml:space="preserve"> </w:t>
      </w:r>
      <w:r w:rsidR="00862B09">
        <w:rPr>
          <w:rFonts w:cs="Times New Roman"/>
        </w:rPr>
        <w:t xml:space="preserve">color </w:t>
      </w:r>
      <w:r w:rsidR="00CC3ACA">
        <w:rPr>
          <w:rFonts w:cs="Times New Roman"/>
        </w:rPr>
        <w:t>development</w:t>
      </w:r>
      <w:r w:rsidR="00862B09">
        <w:rPr>
          <w:rFonts w:cs="Times New Roman"/>
        </w:rPr>
        <w:t xml:space="preserve"> </w:t>
      </w:r>
      <w:r w:rsidR="007D55E5" w:rsidRPr="008E69BA">
        <w:rPr>
          <w:rFonts w:cs="Times New Roman"/>
        </w:rPr>
        <w:fldChar w:fldCharType="begin" w:fldLock="1"/>
      </w:r>
      <w:r w:rsidR="006E3B16">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page" : "969-973", "title" : "Fluorescent proteins from nonbioluminescent Anthozoa species", "type" : "article-journal", "volume" : "17"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 : "34", "issued" : { "date-parts" : [ [ "2000" ] ] }, "page" : "25879-25882", "title" : "Natural animal coloration can be determined by a nonfluorescent green fluorescent protein homolog", "type" : "article-journal", "volume" : "275"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w:t>
      </w:r>
      <w:r w:rsidR="008E69BA" w:rsidRPr="008E69BA">
        <w:rPr>
          <w:rFonts w:cs="Times New Roman"/>
        </w:rPr>
        <w:t>morph</w:t>
      </w:r>
      <w:r w:rsidR="007F7995">
        <w:rPr>
          <w:rFonts w:cs="Times New Roman"/>
        </w:rPr>
        <w:t>s we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F25831" w:rsidRPr="008E69BA">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M. capitata</w:t>
      </w:r>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0C61894C"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 : "4", "issued" : { "date-parts" : [ [ "1981" ] ] }, "number-of-pages" : "279-395", "title" : "Kaneohe Bay Sewage Diversion Experiment: Perspectives on Ecosystem Responses to Nutritional Perturbation", "type" : "report", "volume" : "35"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F25831" w:rsidRPr="008E69BA">
        <w:rPr>
          <w:rFonts w:cs="Times New Roman"/>
        </w:rPr>
        <w:fldChar w:fldCharType="separate"/>
      </w:r>
      <w:r w:rsidR="006654A0" w:rsidRPr="006654A0">
        <w:rPr>
          <w:rFonts w:cs="Times New Roman"/>
          <w:noProof/>
        </w:rPr>
        <w:t>(Smith et al. 1981, Jokiel 1991)</w:t>
      </w:r>
      <w:r w:rsidR="00F25831" w:rsidRPr="008E69BA">
        <w:rPr>
          <w:rFonts w:cs="Times New Roman"/>
        </w:rPr>
        <w:fldChar w:fldCharType="end"/>
      </w:r>
      <w:r w:rsidRPr="008E69BA">
        <w:rPr>
          <w:rFonts w:cs="Times New Roman"/>
        </w:rPr>
        <w:t xml:space="preserve"> which may </w:t>
      </w:r>
      <w:r w:rsidR="008D6A23">
        <w:rPr>
          <w:rFonts w:cs="Times New Roman"/>
        </w:rPr>
        <w:t>drive</w:t>
      </w:r>
      <w:r w:rsidR="005D519C" w:rsidRPr="008E69BA">
        <w:rPr>
          <w:rFonts w:cs="Times New Roman"/>
        </w:rPr>
        <w:t xml:space="preserve"> symbiont distribution</w:t>
      </w:r>
      <w:r w:rsidR="00CB5A6B">
        <w:rPr>
          <w:rFonts w:cs="Times New Roman"/>
        </w:rPr>
        <w:t>s</w:t>
      </w:r>
      <w:r w:rsidR="00F25831" w:rsidRPr="008E69BA">
        <w:rPr>
          <w:rFonts w:cs="Times New Roman"/>
        </w:rPr>
        <w:t xml:space="preserve"> </w:t>
      </w:r>
      <w:r w:rsidR="00F25831" w:rsidRPr="008E69BA">
        <w:rPr>
          <w:rFonts w:cs="Times New Roman"/>
        </w:rPr>
        <w:fldChar w:fldCharType="begin" w:fldLock="1"/>
      </w:r>
      <w:r w:rsidR="006E3B16">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page" : "1-13",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w:t>
      </w:r>
      <w:r w:rsidR="003264EF">
        <w:rPr>
          <w:rFonts w:cs="Times New Roman"/>
        </w:rPr>
        <w:t xml:space="preserve"> Higher temperatures exist in the bay due to restricted circulation, causing c</w:t>
      </w:r>
      <w:r w:rsidR="00B77E7D">
        <w:rPr>
          <w:rFonts w:cs="Times New Roman"/>
        </w:rPr>
        <w:t>orals to exist in conditions</w:t>
      </w:r>
      <w:r w:rsidR="003264EF">
        <w:rPr>
          <w:rFonts w:cs="Times New Roman"/>
        </w:rPr>
        <w:t xml:space="preserve"> projected </w:t>
      </w:r>
      <w:r w:rsidR="00B77E7D">
        <w:rPr>
          <w:rFonts w:cs="Times New Roman"/>
        </w:rPr>
        <w:t xml:space="preserve">not </w:t>
      </w:r>
      <w:r w:rsidR="003264EF">
        <w:rPr>
          <w:rFonts w:cs="Times New Roman"/>
        </w:rPr>
        <w:t xml:space="preserve">to be experienced for another century </w:t>
      </w:r>
      <w:r w:rsidR="003264EF">
        <w:rPr>
          <w:rFonts w:cs="Times New Roman"/>
        </w:rPr>
        <w:fldChar w:fldCharType="begin" w:fldLock="1"/>
      </w:r>
      <w:r w:rsidR="00D90C62">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3264EF">
        <w:rPr>
          <w:rFonts w:cs="Times New Roman"/>
        </w:rPr>
        <w:fldChar w:fldCharType="separate"/>
      </w:r>
      <w:r w:rsidR="003264EF" w:rsidRPr="003264EF">
        <w:rPr>
          <w:rFonts w:cs="Times New Roman"/>
          <w:noProof/>
        </w:rPr>
        <w:t>(Bahr et al. 2015)</w:t>
      </w:r>
      <w:r w:rsidR="003264EF">
        <w:rPr>
          <w:rFonts w:cs="Times New Roman"/>
        </w:rPr>
        <w:fldChar w:fldCharType="end"/>
      </w:r>
      <w:r w:rsidR="003264EF">
        <w:rPr>
          <w:rFonts w:cs="Times New Roman"/>
        </w:rPr>
        <w:t>.</w:t>
      </w:r>
      <w:r w:rsidR="00CC3978" w:rsidRPr="008E69BA">
        <w:rPr>
          <w:rFonts w:cs="Times New Roman"/>
        </w:rPr>
        <w:t xml:space="preserve"> </w:t>
      </w:r>
      <w:r w:rsidR="00E81A38" w:rsidRPr="008E69BA">
        <w:rPr>
          <w:rFonts w:cs="Times New Roman"/>
        </w:rPr>
        <w:t>The</w:t>
      </w:r>
      <w:r w:rsidR="00782EA8">
        <w:rPr>
          <w:rFonts w:cs="Times New Roman"/>
        </w:rPr>
        <w:t xml:space="preserve"> tops of the</w:t>
      </w:r>
      <w:r w:rsidR="003743FF">
        <w:rPr>
          <w:rFonts w:cs="Times New Roman"/>
        </w:rPr>
        <w:t xml:space="preserve"> shallow </w:t>
      </w:r>
      <w:r w:rsidR="00E81A38" w:rsidRPr="008E69BA">
        <w:rPr>
          <w:rFonts w:cs="Times New Roman"/>
        </w:rPr>
        <w:t>patch</w:t>
      </w:r>
      <w:r w:rsidR="00DF4EA2" w:rsidRPr="008E69BA">
        <w:rPr>
          <w:rFonts w:cs="Times New Roman"/>
        </w:rPr>
        <w:t xml:space="preserve"> an</w:t>
      </w:r>
      <w:r w:rsidR="009F5C1F" w:rsidRPr="008E69BA">
        <w:rPr>
          <w:rFonts w:cs="Times New Roman"/>
        </w:rPr>
        <w:t>d fringing reef systems of Kāne‘</w:t>
      </w:r>
      <w:r w:rsidR="003743FF">
        <w:rPr>
          <w:rFonts w:cs="Times New Roman"/>
        </w:rPr>
        <w:t>ohe Bay</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04123E">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thermal stress</w:t>
      </w:r>
      <w:r w:rsidR="0035422A">
        <w:rPr>
          <w:rFonts w:cs="Times New Roman"/>
        </w:rPr>
        <w:t xml:space="preserve"> and high irradiance levels</w:t>
      </w:r>
      <w:r w:rsidR="003264EF">
        <w:rPr>
          <w:rFonts w:cs="Times New Roman"/>
        </w:rPr>
        <w:t xml:space="preserve"> as well</w:t>
      </w:r>
      <w:r w:rsidR="00F83044" w:rsidRPr="008E69BA">
        <w:rPr>
          <w:rFonts w:cs="Times New Roman"/>
        </w:rPr>
        <w:t>.</w:t>
      </w:r>
      <w:r w:rsidR="00A95F80">
        <w:rPr>
          <w:rFonts w:cs="Times New Roman"/>
        </w:rPr>
        <w:t xml:space="preserve"> </w:t>
      </w:r>
      <w:r w:rsidR="00DB5BD0">
        <w:rPr>
          <w:rFonts w:cs="Times New Roman"/>
        </w:rPr>
        <w:t>D</w:t>
      </w:r>
      <w:r w:rsidR="00A95F80">
        <w:rPr>
          <w:rFonts w:cs="Times New Roman"/>
        </w:rPr>
        <w:t xml:space="preserve">espite </w:t>
      </w:r>
      <w:r w:rsidR="008D6A23">
        <w:rPr>
          <w:rFonts w:cs="Times New Roman"/>
        </w:rPr>
        <w:t>being comparatively shallow</w:t>
      </w:r>
      <w:r w:rsidR="00782EA8">
        <w:rPr>
          <w:rFonts w:cs="Times New Roman"/>
        </w:rPr>
        <w:t xml:space="preserve"> relative to other reef systems</w:t>
      </w:r>
      <w:r w:rsidR="00DB5BD0">
        <w:rPr>
          <w:rFonts w:cs="Times New Roman"/>
        </w:rPr>
        <w:t xml:space="preserve">, habitats on a single reef can be </w:t>
      </w:r>
      <w:r w:rsidR="00417777">
        <w:rPr>
          <w:rFonts w:cs="Times New Roman"/>
        </w:rPr>
        <w:t>considerably</w:t>
      </w:r>
      <w:r w:rsidR="00DB5BD0">
        <w:rPr>
          <w:rFonts w:cs="Times New Roman"/>
        </w:rPr>
        <w:t xml:space="preserve"> different due to dramatic turbidity increases</w:t>
      </w:r>
      <w:r w:rsidR="008D6A23">
        <w:rPr>
          <w:rFonts w:cs="Times New Roman"/>
        </w:rPr>
        <w:t xml:space="preserve"> with depth</w:t>
      </w:r>
      <w:r w:rsidR="001B6287">
        <w:rPr>
          <w:rFonts w:cs="Times New Roman"/>
        </w:rPr>
        <w:t>.</w:t>
      </w:r>
      <w:r w:rsidR="00C2398F">
        <w:rPr>
          <w:rFonts w:cs="Times New Roman"/>
        </w:rPr>
        <w:t xml:space="preserve"> </w:t>
      </w:r>
      <w:r w:rsidR="00E60237">
        <w:rPr>
          <w:rFonts w:cs="Times New Roman"/>
        </w:rPr>
        <w:t>Though</w:t>
      </w:r>
      <w:r w:rsidR="006057FF" w:rsidRPr="008E69BA">
        <w:rPr>
          <w:rFonts w:cs="Times New Roman"/>
        </w:rPr>
        <w:t xml:space="preserve"> Kāne‘ohe Ba</w:t>
      </w:r>
      <w:r w:rsidR="006057FF">
        <w:rPr>
          <w:rFonts w:cs="Times New Roman"/>
        </w:rPr>
        <w:t>y</w:t>
      </w:r>
      <w:r w:rsidR="00E60237">
        <w:rPr>
          <w:rFonts w:cs="Times New Roman"/>
        </w:rPr>
        <w:t xml:space="preserve"> is a unique environment</w:t>
      </w:r>
      <w:r w:rsidR="00D50CA6">
        <w:rPr>
          <w:rFonts w:cs="Times New Roman"/>
        </w:rPr>
        <w:t>,</w:t>
      </w:r>
      <w:r w:rsidR="001B6287" w:rsidRPr="008E69BA">
        <w:rPr>
          <w:rFonts w:cs="Times New Roman"/>
        </w:rPr>
        <w:t xml:space="preserve"> </w:t>
      </w:r>
      <w:r w:rsidR="00DF4EA2" w:rsidRPr="008E69BA">
        <w:rPr>
          <w:rFonts w:cs="Times New Roman"/>
        </w:rPr>
        <w:t>there exists high coral coverag</w:t>
      </w:r>
      <w:r w:rsidR="00F246B6" w:rsidRPr="008E69BA">
        <w:rPr>
          <w:rFonts w:cs="Times New Roman"/>
        </w:rPr>
        <w:t>e</w:t>
      </w:r>
      <w:r w:rsidR="006057FF">
        <w:rPr>
          <w:rFonts w:cs="Times New Roman"/>
        </w:rPr>
        <w:t xml:space="preserve"> and rapid recovery rates</w:t>
      </w:r>
      <w:r w:rsidR="002558BA">
        <w:rPr>
          <w:rFonts w:cs="Times New Roman"/>
        </w:rPr>
        <w:t xml:space="preserve"> from bleaching events</w:t>
      </w:r>
      <w:r w:rsidR="004A3531">
        <w:rPr>
          <w:rFonts w:cs="Times New Roman"/>
        </w:rPr>
        <w:t xml:space="preserve"> </w:t>
      </w:r>
      <w:r w:rsidR="004A3531">
        <w:rPr>
          <w:rFonts w:cs="Times New Roman"/>
        </w:rPr>
        <w:fldChar w:fldCharType="begin" w:fldLock="1"/>
      </w:r>
      <w:r w:rsidR="006E3B16">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2",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Cunning et al. 2016)", "plainTextFormattedCitation" : "(Bahr et al. 2015, Cunning et al. 2016)", "previouslyFormattedCitation" : "(Bahr et al. 2015, Cunning et al. 2016)" }, "properties" : { "noteIndex" : 0 }, "schema" : "https://github.com/citation-style-language/schema/raw/master/csl-citation.json" }</w:instrText>
      </w:r>
      <w:r w:rsidR="004A3531">
        <w:rPr>
          <w:rFonts w:cs="Times New Roman"/>
        </w:rPr>
        <w:fldChar w:fldCharType="separate"/>
      </w:r>
      <w:r w:rsidR="004A3531" w:rsidRPr="004A3531">
        <w:rPr>
          <w:rFonts w:cs="Times New Roman"/>
          <w:noProof/>
        </w:rPr>
        <w:t>(Bahr et al. 2015, Cunning et al. 2016)</w:t>
      </w:r>
      <w:r w:rsidR="004A3531">
        <w:rPr>
          <w:rFonts w:cs="Times New Roman"/>
        </w:rPr>
        <w:fldChar w:fldCharType="end"/>
      </w:r>
      <w:r w:rsidR="00453D42" w:rsidRPr="008E69BA">
        <w:rPr>
          <w:rFonts w:cs="Times New Roman"/>
        </w:rPr>
        <w:t xml:space="preserve">. </w:t>
      </w:r>
      <w:r w:rsidR="00671BF1" w:rsidRPr="008E69BA">
        <w:rPr>
          <w:rFonts w:cs="Times New Roman"/>
        </w:rPr>
        <w:t>T</w:t>
      </w:r>
      <w:r w:rsidR="007F7995">
        <w:rPr>
          <w:rFonts w:cs="Times New Roman"/>
        </w:rPr>
        <w:t>his study was designed</w:t>
      </w:r>
      <w:r w:rsidR="00DF4EA2" w:rsidRPr="008E69BA">
        <w:rPr>
          <w:rFonts w:cs="Times New Roman"/>
        </w:rPr>
        <w:t xml:space="preserve"> to characterize the spatial</w:t>
      </w:r>
      <w:r w:rsidR="00133B63">
        <w:rPr>
          <w:rFonts w:cs="Times New Roman"/>
        </w:rPr>
        <w:t xml:space="preserve"> </w:t>
      </w:r>
      <w:r w:rsidR="00E54CE3">
        <w:rPr>
          <w:rFonts w:cs="Times New Roman"/>
        </w:rPr>
        <w:t>distributions</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r w:rsidR="0017484A">
        <w:rPr>
          <w:rFonts w:cs="Times New Roman"/>
        </w:rPr>
        <w:t xml:space="preserve">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35F47A65"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00AD0722">
        <w:rPr>
          <w:rFonts w:cs="Times New Roman"/>
          <w:i/>
        </w:rPr>
        <w:t xml:space="preserve"> </w:t>
      </w:r>
      <w:r w:rsidR="00AD0722">
        <w:rPr>
          <w:rFonts w:cs="Times New Roman"/>
        </w:rPr>
        <w:t>in Kāne‘ohe Bay</w:t>
      </w:r>
      <w:r w:rsidRPr="008E69BA">
        <w:rPr>
          <w:rFonts w:cs="Times New Roman"/>
        </w:rPr>
        <w:t xml:space="preserve"> </w:t>
      </w:r>
      <w:r w:rsidR="00D83DD3" w:rsidRPr="008E69BA">
        <w:rPr>
          <w:rFonts w:cs="Times New Roman"/>
        </w:rPr>
        <w:t>were tagged</w:t>
      </w:r>
      <w:r w:rsidR="001E5EB3">
        <w:rPr>
          <w:rFonts w:cs="Times New Roman"/>
        </w:rPr>
        <w:t xml:space="preserve"> for continued monitoring</w:t>
      </w:r>
      <w:r w:rsidR="00DE1C23" w:rsidRPr="008E69BA">
        <w:rPr>
          <w:rFonts w:cs="Times New Roman"/>
        </w:rPr>
        <w:t xml:space="preserve"> and </w:t>
      </w:r>
      <w:r w:rsidR="002360A6" w:rsidRPr="008E69BA">
        <w:rPr>
          <w:rFonts w:cs="Times New Roman"/>
        </w:rPr>
        <w:t>sample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among</w:t>
      </w:r>
      <w:r w:rsidR="00ED6470">
        <w:rPr>
          <w:rFonts w:cs="Times New Roman"/>
        </w:rPr>
        <w:t xml:space="preserve"> corals in</w:t>
      </w:r>
      <w:r w:rsidRPr="008E69BA">
        <w:rPr>
          <w:rFonts w:cs="Times New Roman"/>
        </w:rPr>
        <w:t xml:space="preserve"> different habitats</w:t>
      </w:r>
      <w:r w:rsidR="00D83DD3" w:rsidRPr="008E69BA">
        <w:rPr>
          <w:rFonts w:cs="Times New Roman"/>
        </w:rPr>
        <w:t>.</w:t>
      </w:r>
      <w:r w:rsidR="00DE1C23" w:rsidRPr="008E69BA">
        <w:rPr>
          <w:rFonts w:cs="Times New Roman"/>
        </w:rPr>
        <w:t xml:space="preserve">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ED6470">
        <w:rPr>
          <w:rFonts w:cs="Times New Roman"/>
        </w:rPr>
        <w:t xml:space="preserve"> along a gradient of decreasing oceanic influence,</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ED2099">
        <w:rPr>
          <w:rFonts w:cs="Times New Roman"/>
        </w:rPr>
        <w:t>. 4</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9312EC">
        <w:rPr>
          <w:rFonts w:cs="Times New Roman"/>
        </w:rPr>
        <w:t>both th</w:t>
      </w:r>
      <w:r w:rsidR="00B97307">
        <w:rPr>
          <w:rFonts w:cs="Times New Roman"/>
        </w:rPr>
        <w:t>e patch and fringing reef sites</w:t>
      </w:r>
      <w:r w:rsidR="00A44B4A">
        <w:rPr>
          <w:rFonts w:cs="Times New Roman"/>
        </w:rPr>
        <w:t xml:space="preserve"> most colonies were</w:t>
      </w:r>
      <w:r w:rsidRPr="008E69BA">
        <w:rPr>
          <w:rFonts w:cs="Times New Roman"/>
        </w:rPr>
        <w:t xml:space="preserve"> </w:t>
      </w:r>
      <w:r w:rsidR="00D43AA4">
        <w:rPr>
          <w:rFonts w:cs="Times New Roman"/>
        </w:rPr>
        <w:sym w:font="Symbol" w:char="F0A3"/>
      </w:r>
      <w:r w:rsidR="00810D4F">
        <w:rPr>
          <w:rFonts w:cs="Times New Roman"/>
        </w:rPr>
        <w:t xml:space="preserve">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E02B2">
        <w:rPr>
          <w:rFonts w:cs="Times New Roman"/>
        </w:rPr>
        <w:t xml:space="preserve"> (additional colonies were sampled at reefs lacking colonies at depth</w:t>
      </w:r>
      <w:r w:rsidR="00B35AA0">
        <w:rPr>
          <w:rFonts w:cs="Times New Roman"/>
        </w:rPr>
        <w:t>s</w:t>
      </w:r>
      <w:r w:rsidR="004B56AF">
        <w:rPr>
          <w:rFonts w:cs="Times New Roman"/>
        </w:rPr>
        <w:t xml:space="preserve"> &gt; 5 m</w:t>
      </w:r>
      <w:r w:rsidR="00FE02B2">
        <w:rPr>
          <w:rFonts w:cs="Times New Roman"/>
        </w:rPr>
        <w:t>)</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377B872E"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D2099">
        <w:rPr>
          <w:rFonts w:cs="Times New Roman"/>
        </w:rPr>
        <w:t>Fig. 1</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2D03B752"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 xml:space="preserve">lus software </w:t>
      </w:r>
      <w:r w:rsidR="009244DC">
        <w:rPr>
          <w:rFonts w:cs="Times New Roman"/>
        </w:rPr>
        <w:t>recovered</w:t>
      </w:r>
      <w:r w:rsidR="00D82D9C" w:rsidRPr="008E69BA">
        <w:rPr>
          <w:rFonts w:cs="Times New Roman"/>
        </w:rPr>
        <w:t xml:space="preserve">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 xml:space="preserve">dominance was calculated from the clade C to D ratio by the formula [(C:D)/(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D)/(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01B90753"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BF2C55">
        <w:rPr>
          <w:rFonts w:cs="Times New Roman"/>
        </w:rPr>
        <w:t xml:space="preserve"> </w:t>
      </w:r>
      <w:r w:rsidR="00BF2C55">
        <w:rPr>
          <w:rFonts w:cs="Times New Roman"/>
        </w:rPr>
        <w:fldChar w:fldCharType="begin" w:fldLock="1"/>
      </w:r>
      <w:r w:rsidR="00423C2B">
        <w:rPr>
          <w:rFonts w:cs="Times New Roman"/>
        </w:rPr>
        <w:instrText>ADDIN CSL_CITATION { "citationItems" : [ { "id" : "ITEM-1", "itemData" : { "author" : [ { "dropping-particle" : "", "family" : "Goslee", "given" : "S. C.", "non-dropping-particle" : "", "parse-names" : false, "suffix" : "" }, { "dropping-particle" : "", "family" : "Urban", "given" : "D. L.", "non-dropping-particle" : "", "parse-names" : false, "suffix" : "" } ], "container-title" : "Journal of Statistical Software", "id" : "ITEM-1", "issue" : "7", "issued" : { "date-parts" : [ [ "2007" ] ] }, "page" : "1-19", "title" : "The ecodist package for dissimilarity-based analysis of ecological data", "type" : "article-journal", "volume" : "22" }, "uris" : [ "http://www.mendeley.com/documents/?uuid=e0a8e5a2-6727-4a78-8320-ed2069de105e" ] } ], "mendeley" : { "formattedCitation" : "(Goslee &amp; Urban 2007)", "plainTextFormattedCitation" : "(Goslee &amp; Urban 2007)", "previouslyFormattedCitation" : "(Goslee &amp; Urban 2007)" }, "properties" : { "noteIndex" : 0 }, "schema" : "https://github.com/citation-style-language/schema/raw/master/csl-citation.json" }</w:instrText>
      </w:r>
      <w:r w:rsidR="00BF2C55">
        <w:rPr>
          <w:rFonts w:cs="Times New Roman"/>
        </w:rPr>
        <w:fldChar w:fldCharType="separate"/>
      </w:r>
      <w:r w:rsidR="00BF2C55" w:rsidRPr="00BF2C55">
        <w:rPr>
          <w:rFonts w:cs="Times New Roman"/>
          <w:noProof/>
        </w:rPr>
        <w:t>(Goslee &amp; Urban 2007)</w:t>
      </w:r>
      <w:r w:rsidR="00BF2C55">
        <w:rPr>
          <w:rFonts w:cs="Times New Roman"/>
        </w:rPr>
        <w:fldChar w:fldCharType="end"/>
      </w:r>
      <w:r w:rsidR="003B43CA" w:rsidRPr="008E69BA">
        <w:rPr>
          <w:rFonts w:cs="Times New Roman"/>
        </w:rPr>
        <w:t>.</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w:t>
      </w:r>
      <w:r w:rsidR="00423C2B">
        <w:rPr>
          <w:rFonts w:cs="Times New Roman"/>
        </w:rPr>
        <w:t xml:space="preserve"> </w:t>
      </w:r>
      <w:r w:rsidR="00423C2B">
        <w:rPr>
          <w:rFonts w:cs="Times New Roman"/>
        </w:rPr>
        <w:fldChar w:fldCharType="begin" w:fldLock="1"/>
      </w:r>
      <w:r w:rsidR="00423C2B">
        <w:rPr>
          <w:rFonts w:cs="Times New Roman"/>
        </w:rPr>
        <w:instrText>ADDIN CSL_CITATION { "citationItems" : [ { "id" : "ITEM-1", "itemData" : { "author" : [ { "dropping-particle" : "V.", "family" : "Lenth", "given" : "R.", "non-dropping-particle" : "", "parse-names" : false, "suffix" : "" } ], "container-title" : "Journal of Statistical Software", "id" : "ITEM-1", "issue" : "1", "issued" : { "date-parts" : [ [ "2016" ] ] }, "page" : "1-33", "title" : "Least-Squares Means: The R Package lsmeans", "type" : "article-journal", "volume" : "69" }, "uris" : [ "http://www.mendeley.com/documents/?uuid=35c8b311-ac49-4aef-a16c-d82c00006eba" ] } ], "mendeley" : { "formattedCitation" : "(Lenth 2016)", "plainTextFormattedCitation" : "(Lenth 2016)", "previouslyFormattedCitation" : "(Lenth 2016)" }, "properties" : { "noteIndex" : 0 }, "schema" : "https://github.com/citation-style-language/schema/raw/master/csl-citation.json" }</w:instrText>
      </w:r>
      <w:r w:rsidR="00423C2B">
        <w:rPr>
          <w:rFonts w:cs="Times New Roman"/>
        </w:rPr>
        <w:fldChar w:fldCharType="separate"/>
      </w:r>
      <w:r w:rsidR="00423C2B" w:rsidRPr="00423C2B">
        <w:rPr>
          <w:rFonts w:cs="Times New Roman"/>
          <w:noProof/>
        </w:rPr>
        <w:t>(Lenth 2016)</w:t>
      </w:r>
      <w:r w:rsidR="00423C2B">
        <w:rPr>
          <w:rFonts w:cs="Times New Roman"/>
        </w:rPr>
        <w:fldChar w:fldCharType="end"/>
      </w:r>
      <w:r w:rsidR="00B15E9A" w:rsidRPr="008E69BA">
        <w:rPr>
          <w:rFonts w:cs="Times New Roman"/>
        </w:rPr>
        <w:t xml:space="preserve">.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423C2B">
        <w:rPr>
          <w:rFonts w:cs="Times New Roman"/>
        </w:rPr>
        <w:t xml:space="preserve"> </w:t>
      </w:r>
      <w:r w:rsidR="00423C2B">
        <w:rPr>
          <w:rFonts w:cs="Times New Roman"/>
        </w:rPr>
        <w:fldChar w:fldCharType="begin" w:fldLock="1"/>
      </w:r>
      <w:r w:rsidR="006E3B16">
        <w:rPr>
          <w:rFonts w:cs="Times New Roman"/>
        </w:rPr>
        <w:instrText>ADDIN CSL_CITATION { "citationItems" : [ { "id" : "ITEM-1", "itemData" : { "author" : [ { "dropping-particle" : "V.", "family" : "Lenth", "given" : "R.", "non-dropping-particle" : "", "parse-names" : false, "suffix" : "" } ], "container-title" : "Journal of Statistical Software", "id" : "ITEM-1", "issue" : "1", "issued" : { "date-parts" : [ [ "2016" ] ] }, "page" : "1-33", "title" : "Least-Squares Means: The R Package lsmeans", "type" : "article-journal", "volume" : "69" }, "uris" : [ "http://www.mendeley.com/documents/?uuid=35c8b311-ac49-4aef-a16c-d82c00006eba" ] } ], "mendeley" : { "formattedCitation" : "(Lenth 2016)", "plainTextFormattedCitation" : "(Lenth 2016)", "previouslyFormattedCitation" : "(Lenth 2016)" }, "properties" : { "noteIndex" : 0 }, "schema" : "https://github.com/citation-style-language/schema/raw/master/csl-citation.json" }</w:instrText>
      </w:r>
      <w:r w:rsidR="00423C2B">
        <w:rPr>
          <w:rFonts w:cs="Times New Roman"/>
        </w:rPr>
        <w:fldChar w:fldCharType="separate"/>
      </w:r>
      <w:r w:rsidR="00423C2B" w:rsidRPr="00423C2B">
        <w:rPr>
          <w:rFonts w:cs="Times New Roman"/>
          <w:noProof/>
        </w:rPr>
        <w:t>(Lenth 2016)</w:t>
      </w:r>
      <w:r w:rsidR="00423C2B">
        <w:rPr>
          <w:rFonts w:cs="Times New Roman"/>
        </w:rPr>
        <w:fldChar w:fldCharType="end"/>
      </w:r>
      <w:r w:rsidR="0043636D" w:rsidRPr="008E69BA">
        <w:rPr>
          <w:rFonts w:cs="Times New Roman"/>
        </w:rPr>
        <w:t>.</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671C8C97"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D2099">
        <w:rPr>
          <w:rFonts w:cs="Times New Roman"/>
        </w:rPr>
        <w:t>(Fig. 2</w:t>
      </w:r>
      <w:r w:rsidRPr="008E69BA">
        <w:rPr>
          <w:rFonts w:cs="Times New Roman"/>
        </w:rPr>
        <w:t>).</w:t>
      </w:r>
      <w:r w:rsidR="005D692C" w:rsidRPr="008E69BA">
        <w:rPr>
          <w:rFonts w:cs="Times New Roman"/>
        </w:rPr>
        <w:t xml:space="preserve"> </w:t>
      </w:r>
      <w:r w:rsidR="00F87D48">
        <w:rPr>
          <w:rFonts w:cs="Times New Roman"/>
        </w:rPr>
        <w:t>However, when c</w:t>
      </w:r>
      <w:r w:rsidR="00F87D48" w:rsidRPr="008E69BA">
        <w:rPr>
          <w:rFonts w:cs="Times New Roman"/>
        </w:rPr>
        <w:t>lade D</w:t>
      </w:r>
      <w:r w:rsidR="00F87D48">
        <w:rPr>
          <w:rFonts w:cs="Times New Roman"/>
        </w:rPr>
        <w:t xml:space="preserve"> was</w:t>
      </w:r>
      <w:r w:rsidR="00F87D48" w:rsidRPr="008E69BA">
        <w:rPr>
          <w:rFonts w:cs="Times New Roman"/>
        </w:rPr>
        <w:t xml:space="preserve"> present in a colony,</w:t>
      </w:r>
      <w:r w:rsidR="00F87D48">
        <w:rPr>
          <w:rFonts w:cs="Times New Roman"/>
        </w:rPr>
        <w:t xml:space="preserve"> it </w:t>
      </w:r>
      <w:r w:rsidR="00F87D48" w:rsidRPr="008E69BA">
        <w:rPr>
          <w:rFonts w:cs="Times New Roman"/>
        </w:rPr>
        <w:t xml:space="preserve">was almost </w:t>
      </w:r>
      <w:r w:rsidR="00F87D48">
        <w:rPr>
          <w:rFonts w:cs="Times New Roman"/>
        </w:rPr>
        <w:t>always in abundance &gt;</w:t>
      </w:r>
      <w:r w:rsidR="00F87D48" w:rsidRPr="008E69BA">
        <w:rPr>
          <w:rFonts w:cs="Times New Roman"/>
        </w:rPr>
        <w:t xml:space="preserve"> 80</w:t>
      </w:r>
      <w:r w:rsidR="00F87D48">
        <w:rPr>
          <w:rFonts w:cs="Times New Roman"/>
        </w:rPr>
        <w:t xml:space="preserve"> </w:t>
      </w:r>
      <w:r w:rsidR="00F87D48" w:rsidRPr="008E69BA">
        <w:rPr>
          <w:rFonts w:cs="Times New Roman"/>
        </w:rPr>
        <w:t>%, demonstrating that presence of clade</w:t>
      </w:r>
      <w:r w:rsidR="00F87D48">
        <w:rPr>
          <w:rFonts w:cs="Times New Roman"/>
        </w:rPr>
        <w:t xml:space="preserve"> D often indicates</w:t>
      </w:r>
      <w:r w:rsidR="00F87D48" w:rsidRPr="008E69BA">
        <w:rPr>
          <w:rFonts w:cs="Times New Roman"/>
        </w:rPr>
        <w:t xml:space="preserve"> a D-dominated colony </w:t>
      </w:r>
      <w:r w:rsidR="00F87D48">
        <w:rPr>
          <w:rFonts w:cs="Times New Roman"/>
        </w:rPr>
        <w:t>(Fig. 3</w:t>
      </w:r>
      <w:r w:rsidR="00F87D48" w:rsidRPr="008E69BA">
        <w:rPr>
          <w:rFonts w:cs="Times New Roman"/>
        </w:rPr>
        <w:t xml:space="preserve">). </w:t>
      </w:r>
      <w:r w:rsidR="00BD6B18">
        <w:rPr>
          <w:rFonts w:cs="Times New Roman"/>
        </w:rPr>
        <w:t>Clade</w:t>
      </w:r>
      <w:r w:rsidR="00F25E7F" w:rsidRPr="008E69BA">
        <w:rPr>
          <w:rFonts w:cs="Times New Roman"/>
        </w:rPr>
        <w:t xml:space="preserve"> </w:t>
      </w:r>
      <w:r w:rsidR="00BD6B18">
        <w:rPr>
          <w:rFonts w:cs="Times New Roman"/>
        </w:rPr>
        <w:t>C-dominance was observed</w:t>
      </w:r>
      <w:r w:rsidR="007B77B1" w:rsidRPr="008E69BA">
        <w:rPr>
          <w:rFonts w:cs="Times New Roman"/>
        </w:rPr>
        <w:t xml:space="preserve"> in 89</w:t>
      </w:r>
      <w:r w:rsidR="00420905">
        <w:rPr>
          <w:rFonts w:cs="Times New Roman"/>
        </w:rPr>
        <w:t xml:space="preserve"> </w:t>
      </w:r>
      <w:r w:rsidR="007B77B1" w:rsidRPr="008E69BA">
        <w:rPr>
          <w:rFonts w:cs="Times New Roman"/>
        </w:rPr>
        <w:t>%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218EBE25" w:rsidR="002B65FB" w:rsidRPr="008E69BA" w:rsidRDefault="00CF3B3E" w:rsidP="001C5075">
      <w:pPr>
        <w:spacing w:line="480" w:lineRule="auto"/>
        <w:rPr>
          <w:rFonts w:cs="Times New Roman"/>
        </w:rPr>
      </w:pPr>
      <w:r w:rsidRPr="008E69BA">
        <w:rPr>
          <w:rFonts w:cs="Times New Roman"/>
        </w:rPr>
        <w:t xml:space="preserve">No </w:t>
      </w:r>
      <w:r w:rsidR="00830877" w:rsidRPr="008E69BA">
        <w:rPr>
          <w:rFonts w:cs="Times New Roman"/>
        </w:rPr>
        <w:t xml:space="preserve">significant </w:t>
      </w:r>
      <w:r w:rsidR="00B47E43">
        <w:rPr>
          <w:rFonts w:cs="Times New Roman"/>
        </w:rPr>
        <w:t>differences in</w:t>
      </w:r>
      <w:r w:rsidR="00830877" w:rsidRPr="008E69BA">
        <w:rPr>
          <w:rFonts w:cs="Times New Roman"/>
        </w:rPr>
        <w:t xml:space="preserve"> symbiont-</w:t>
      </w:r>
      <w:r w:rsidR="00B47E43">
        <w:rPr>
          <w:rFonts w:cs="Times New Roman"/>
        </w:rPr>
        <w:t>dominance resulted between regions of</w:t>
      </w:r>
      <w:r w:rsidRPr="008E69BA">
        <w:rPr>
          <w:rFonts w:cs="Times New Roman"/>
        </w:rPr>
        <w:t xml:space="preserve"> the bay</w:t>
      </w:r>
      <w:r w:rsidR="006D115D" w:rsidRPr="008E69BA">
        <w:rPr>
          <w:rFonts w:cs="Times New Roman"/>
        </w:rPr>
        <w:t xml:space="preserve"> (p = 0.14)</w:t>
      </w:r>
      <w:r w:rsidRPr="008E69BA">
        <w:rPr>
          <w:rFonts w:cs="Times New Roman"/>
        </w:rPr>
        <w:t xml:space="preserve"> or reef type</w:t>
      </w:r>
      <w:r w:rsidR="00B47E43">
        <w:rPr>
          <w:rFonts w:cs="Times New Roman"/>
        </w:rPr>
        <w:t>s</w:t>
      </w:r>
      <w:r w:rsidR="006D115D" w:rsidRPr="008E69BA">
        <w:rPr>
          <w:rFonts w:cs="Times New Roman"/>
        </w:rPr>
        <w:t xml:space="preserve"> (p =</w:t>
      </w:r>
      <w:r w:rsidRPr="008E69BA">
        <w:rPr>
          <w:rFonts w:cs="Times New Roman"/>
        </w:rPr>
        <w:t xml:space="preserve"> </w:t>
      </w:r>
      <w:r w:rsidR="006D115D" w:rsidRPr="008E69BA">
        <w:rPr>
          <w:rFonts w:cs="Times New Roman"/>
        </w:rPr>
        <w:t xml:space="preserve">0.37) </w:t>
      </w:r>
      <w:r w:rsidRPr="008E69BA">
        <w:rPr>
          <w:rFonts w:cs="Times New Roman"/>
        </w:rPr>
        <w:t>alone.</w:t>
      </w:r>
      <w:r w:rsidR="00C82355" w:rsidRPr="008E69BA">
        <w:rPr>
          <w:rFonts w:cs="Times New Roman"/>
        </w:rPr>
        <w:t xml:space="preserve"> </w:t>
      </w:r>
      <w:r w:rsidR="00403D55">
        <w:rPr>
          <w:rFonts w:cs="Times New Roman"/>
        </w:rPr>
        <w:t xml:space="preserve">However, the effect of reef type on both symbiont-dominance </w:t>
      </w:r>
      <w:r w:rsidR="00C82355" w:rsidRPr="008E69BA">
        <w:rPr>
          <w:rFonts w:cs="Times New Roman"/>
        </w:rPr>
        <w:t xml:space="preserve">and colony color morph </w:t>
      </w:r>
      <w:r w:rsidR="00403D55">
        <w:rPr>
          <w:rFonts w:cs="Times New Roman"/>
        </w:rPr>
        <w:t>also depended on the influence of depth (p &lt; 0.01, p &lt; 0.05)</w:t>
      </w:r>
      <w:r w:rsidR="00C82355" w:rsidRPr="008E69BA">
        <w:rPr>
          <w:rFonts w:cs="Times New Roman"/>
        </w:rPr>
        <w:t xml:space="preserve">.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ED2099">
        <w:rPr>
          <w:rFonts w:cs="Times New Roman"/>
        </w:rPr>
        <w:t xml:space="preserve"> (p &lt; 0.01; Fig. 4</w:t>
      </w:r>
      <w:r w:rsidR="00B61E6D" w:rsidRPr="008E69BA">
        <w:rPr>
          <w:rFonts w:cs="Times New Roman"/>
        </w:rPr>
        <w:t>)</w:t>
      </w:r>
      <w:r w:rsidR="002B65FB" w:rsidRPr="008E69BA">
        <w:rPr>
          <w:rFonts w:cs="Times New Roman"/>
        </w:rPr>
        <w:t>. Brown colonies dominated by clade D were more abundant in the southern</w:t>
      </w:r>
      <w:r w:rsidR="00756819">
        <w:rPr>
          <w:rFonts w:cs="Times New Roman"/>
        </w:rPr>
        <w:t xml:space="preserve"> (n = 18)</w:t>
      </w:r>
      <w:r w:rsidR="002B65FB" w:rsidRPr="008E69BA">
        <w:rPr>
          <w:rFonts w:cs="Times New Roman"/>
        </w:rPr>
        <w:t xml:space="preserve"> and central</w:t>
      </w:r>
      <w:r w:rsidR="00756819">
        <w:rPr>
          <w:rFonts w:cs="Times New Roman"/>
        </w:rPr>
        <w:t xml:space="preserve"> (n = 10)</w:t>
      </w:r>
      <w:r w:rsidR="002B65FB" w:rsidRPr="008E69BA">
        <w:rPr>
          <w:rFonts w:cs="Times New Roman"/>
        </w:rPr>
        <w:t xml:space="preserve"> bay areas than they were in</w:t>
      </w:r>
      <w:r w:rsidR="00CA575F" w:rsidRPr="008E69BA">
        <w:rPr>
          <w:rFonts w:cs="Times New Roman"/>
        </w:rPr>
        <w:t xml:space="preserve"> the northern</w:t>
      </w:r>
      <w:r w:rsidR="00756819">
        <w:rPr>
          <w:rFonts w:cs="Times New Roman"/>
        </w:rPr>
        <w:t xml:space="preserve"> (n = 5)</w:t>
      </w:r>
      <w:r w:rsidR="00CA575F" w:rsidRPr="008E69BA">
        <w:rPr>
          <w:rFonts w:cs="Times New Roman"/>
        </w:rPr>
        <w:t xml:space="preserve"> region, though this </w:t>
      </w:r>
      <w:r w:rsidR="00A92DF0">
        <w:rPr>
          <w:rFonts w:cs="Times New Roman"/>
        </w:rPr>
        <w:t xml:space="preserve">results from </w:t>
      </w:r>
      <w:r w:rsidR="00CA575F" w:rsidRPr="008E69BA">
        <w:rPr>
          <w:rFonts w:cs="Times New Roman"/>
        </w:rPr>
        <w:t xml:space="preserve">a </w:t>
      </w:r>
      <w:r w:rsidR="007B5A9C">
        <w:rPr>
          <w:rFonts w:cs="Times New Roman"/>
        </w:rPr>
        <w:t xml:space="preserve">small </w:t>
      </w:r>
      <w:r w:rsidR="002B65FB" w:rsidRPr="008E69BA">
        <w:rPr>
          <w:rFonts w:cs="Times New Roman"/>
        </w:rPr>
        <w:t>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2C01BB51"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5724DB">
        <w:rPr>
          <w:rFonts w:cs="Times New Roman"/>
        </w:rPr>
        <w:t>.29</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w:t>
      </w:r>
      <w:r w:rsidR="005724DB">
        <w:rPr>
          <w:rFonts w:cs="Times New Roman"/>
        </w:rPr>
        <w:t>.29</w:t>
      </w:r>
      <w:r w:rsidR="00C9432B">
        <w:rPr>
          <w:rFonts w:cs="Times New Roman"/>
        </w:rPr>
        <w:t xml:space="preserve">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476AF6">
        <w:rPr>
          <w:rFonts w:cs="Times New Roman"/>
        </w:rPr>
        <w:t>3.6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brown color morph</w:t>
      </w:r>
      <w:r w:rsidR="000828B3">
        <w:rPr>
          <w:rFonts w:cs="Times New Roman"/>
        </w:rPr>
        <w:t>s dominated at depths</w:t>
      </w:r>
      <w:r w:rsidR="00476AF6">
        <w:rPr>
          <w:rFonts w:cs="Times New Roman"/>
        </w:rPr>
        <w:t xml:space="preserve"> &gt; 3.64</w:t>
      </w:r>
      <w:r w:rsidR="00E60113">
        <w:rPr>
          <w:rFonts w:cs="Times New Roman"/>
        </w:rPr>
        <w:t xml:space="preserve"> m</w:t>
      </w:r>
      <w:r w:rsidR="007A2C21" w:rsidRPr="008E69BA">
        <w:rPr>
          <w:rFonts w:cs="Times New Roman"/>
        </w:rPr>
        <w:t xml:space="preserve">. </w:t>
      </w:r>
      <w:r w:rsidR="008E31CE">
        <w:rPr>
          <w:rFonts w:cs="Times New Roman"/>
        </w:rPr>
        <w:t xml:space="preserve">Brown </w:t>
      </w:r>
      <w:r w:rsidR="00556397" w:rsidRPr="008E69BA">
        <w:rPr>
          <w:rFonts w:cs="Times New Roman"/>
        </w:rPr>
        <w:t xml:space="preserve">colonies were more likely to be dominated by clade C </w:t>
      </w:r>
      <w:r w:rsidR="00556397" w:rsidRPr="008E69BA">
        <w:rPr>
          <w:rFonts w:cs="Times New Roman"/>
          <w:i/>
        </w:rPr>
        <w:t>Symbiodinium</w:t>
      </w:r>
      <w:r w:rsidR="008E31CE">
        <w:rPr>
          <w:rFonts w:cs="Times New Roman"/>
          <w:i/>
        </w:rPr>
        <w:t xml:space="preserve"> </w:t>
      </w:r>
      <w:r w:rsidR="008E31CE">
        <w:rPr>
          <w:rFonts w:cs="Times New Roman"/>
        </w:rPr>
        <w:t xml:space="preserve">across all depths, but orange colonies </w:t>
      </w:r>
      <w:r w:rsidR="00556397" w:rsidRPr="008E69BA">
        <w:rPr>
          <w:rFonts w:cs="Times New Roman"/>
        </w:rPr>
        <w:t>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D2099">
        <w:rPr>
          <w:rFonts w:cs="Times New Roman"/>
        </w:rPr>
        <w:t>Fig</w:t>
      </w:r>
      <w:r w:rsidR="00B42F91">
        <w:rPr>
          <w:rFonts w:cs="Times New Roman"/>
        </w:rPr>
        <w:t>.</w:t>
      </w:r>
      <w:r w:rsidR="00ED2099">
        <w:rPr>
          <w:rFonts w:cs="Times New Roman"/>
        </w:rPr>
        <w:t xml:space="preserve"> 5</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53FFE26E" w:rsidR="00EB7728" w:rsidRPr="008E69BA" w:rsidRDefault="00EB7728" w:rsidP="001C5075">
      <w:pPr>
        <w:spacing w:line="480" w:lineRule="auto"/>
        <w:rPr>
          <w:rFonts w:cs="Times New Roman"/>
        </w:rPr>
      </w:pPr>
      <w:r w:rsidRPr="008E69BA">
        <w:rPr>
          <w:rFonts w:cs="Times New Roman"/>
        </w:rPr>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 xml:space="preserve">distribution with </w:t>
      </w:r>
      <w:r w:rsidR="00DE439A">
        <w:rPr>
          <w:rFonts w:cs="Times New Roman"/>
        </w:rPr>
        <w:t>shallow colonies</w:t>
      </w:r>
      <w:r w:rsidR="003D4AC8" w:rsidRPr="008E69BA">
        <w:rPr>
          <w:rFonts w:cs="Times New Roman"/>
        </w:rPr>
        <w:t xml:space="preserve"> being dominated by clade D and </w:t>
      </w:r>
      <w:r w:rsidR="00DE439A">
        <w:rPr>
          <w:rFonts w:cs="Times New Roman"/>
        </w:rPr>
        <w:t>deeper colonies</w:t>
      </w:r>
      <w:r w:rsidR="003D4AC8" w:rsidRPr="008E69BA">
        <w:rPr>
          <w:rFonts w:cs="Times New Roman"/>
        </w:rPr>
        <w:t xml:space="preserve"> being dominated by clade C </w:t>
      </w:r>
      <w:r w:rsidRPr="008E69BA">
        <w:rPr>
          <w:rFonts w:cs="Times New Roman"/>
        </w:rPr>
        <w:t>(Fig</w:t>
      </w:r>
      <w:r w:rsidR="00B42F91">
        <w:rPr>
          <w:rFonts w:cs="Times New Roman"/>
        </w:rPr>
        <w:t>.</w:t>
      </w:r>
      <w:r w:rsidRPr="008E69BA">
        <w:rPr>
          <w:rFonts w:cs="Times New Roman"/>
        </w:rPr>
        <w:t xml:space="preserve"> </w:t>
      </w:r>
      <w:r w:rsidR="00ED2099">
        <w:rPr>
          <w:rFonts w:cs="Times New Roman"/>
        </w:rPr>
        <w:t>5</w:t>
      </w:r>
      <w:r w:rsidRPr="008E69BA">
        <w:rPr>
          <w:rFonts w:cs="Times New Roman"/>
        </w:rPr>
        <w:t xml:space="preserve">). </w:t>
      </w:r>
      <w:r w:rsidR="005804F6" w:rsidRPr="008E69BA">
        <w:rPr>
          <w:rFonts w:cs="Times New Roman"/>
        </w:rPr>
        <w:t>This</w:t>
      </w:r>
      <w:r w:rsidR="00715C91">
        <w:rPr>
          <w:rFonts w:cs="Times New Roman"/>
        </w:rPr>
        <w:t xml:space="preserve"> distribution</w:t>
      </w:r>
      <w:r w:rsidR="005804F6" w:rsidRPr="008E69BA">
        <w:rPr>
          <w:rFonts w:cs="Times New Roman"/>
        </w:rPr>
        <w:t xml:space="preserve"> was obs</w:t>
      </w:r>
      <w:r w:rsidR="00161F9B">
        <w:rPr>
          <w:rFonts w:cs="Times New Roman"/>
        </w:rPr>
        <w:t>erved across</w:t>
      </w:r>
      <w:r w:rsidR="005804F6" w:rsidRPr="008E69BA">
        <w:rPr>
          <w:rFonts w:cs="Times New Roman"/>
        </w:rPr>
        <w:t xml:space="preserve"> all</w:t>
      </w:r>
      <w:r w:rsidR="008372C2">
        <w:rPr>
          <w:rFonts w:cs="Times New Roman"/>
        </w:rPr>
        <w:t xml:space="preserve"> sampled</w:t>
      </w:r>
      <w:r w:rsidR="003E250A">
        <w:rPr>
          <w:rFonts w:cs="Times New Roman"/>
        </w:rPr>
        <w:t xml:space="preserve"> reefs</w:t>
      </w:r>
      <w:r w:rsidR="005804F6" w:rsidRPr="008E69BA">
        <w:rPr>
          <w:rFonts w:cs="Times New Roman"/>
        </w:rPr>
        <w:t>, indicating that the factors driving symbiont dominance</w:t>
      </w:r>
      <w:r w:rsidR="00161F9B">
        <w:rPr>
          <w:rFonts w:cs="Times New Roman"/>
        </w:rPr>
        <w:t xml:space="preserve"> in Kāne‘</w:t>
      </w:r>
      <w:r w:rsidR="00161F9B" w:rsidRPr="008E69BA">
        <w:rPr>
          <w:rFonts w:cs="Times New Roman"/>
        </w:rPr>
        <w:t>ohe Bay</w:t>
      </w:r>
      <w:r w:rsidR="00CA44B5">
        <w:rPr>
          <w:rFonts w:cs="Times New Roman"/>
        </w:rPr>
        <w:t xml:space="preserve"> exist along a </w:t>
      </w:r>
      <w:r w:rsidR="005804F6" w:rsidRPr="008E69BA">
        <w:rPr>
          <w:rFonts w:cs="Times New Roman"/>
        </w:rPr>
        <w:t xml:space="preserve">depth gradient rather than a </w:t>
      </w:r>
      <w:r w:rsidR="001F7C42">
        <w:rPr>
          <w:rFonts w:cs="Times New Roman"/>
        </w:rPr>
        <w:t>latitudinal</w:t>
      </w:r>
      <w:r w:rsidR="00161F9B">
        <w:rPr>
          <w:rFonts w:cs="Times New Roman"/>
        </w:rPr>
        <w:t xml:space="preserve"> geographic</w:t>
      </w:r>
      <w:r w:rsidR="005804F6" w:rsidRPr="008E69BA">
        <w:rPr>
          <w:rFonts w:cs="Times New Roman"/>
        </w:rPr>
        <w:t xml:space="preserve"> distribution. </w:t>
      </w:r>
      <w:r w:rsidRPr="008E69BA">
        <w:rPr>
          <w:rFonts w:cs="Times New Roman"/>
        </w:rPr>
        <w:t>No significant spatial differences were observed among</w:t>
      </w:r>
      <w:r w:rsidR="009C24B8">
        <w:rPr>
          <w:rFonts w:cs="Times New Roman"/>
        </w:rPr>
        <w:t xml:space="preserve"> individual</w:t>
      </w:r>
      <w:r w:rsidRPr="008E69BA">
        <w:rPr>
          <w:rFonts w:cs="Times New Roman"/>
        </w:rPr>
        <w:t xml:space="preserve"> reefs, r</w:t>
      </w:r>
      <w:r w:rsidR="007A3410">
        <w:rPr>
          <w:rFonts w:cs="Times New Roman"/>
        </w:rPr>
        <w:t>eef types or regions of the bay</w:t>
      </w:r>
      <w:r w:rsidR="00030C03">
        <w:rPr>
          <w:rFonts w:cs="Times New Roman"/>
        </w:rPr>
        <w:t>,</w:t>
      </w:r>
      <w:r w:rsidRPr="008E69BA">
        <w:rPr>
          <w:rFonts w:cs="Times New Roman"/>
        </w:rPr>
        <w:t xml:space="preserve"> consistent with the lack of spatial variation</w:t>
      </w:r>
      <w:r w:rsidR="007854D7">
        <w:rPr>
          <w:rFonts w:cs="Times New Roman"/>
        </w:rPr>
        <w:t xml:space="preserve"> in symbiont dominance previously</w:t>
      </w:r>
      <w:r w:rsidR="00D33848">
        <w:rPr>
          <w:rFonts w:cs="Times New Roman"/>
        </w:rPr>
        <w:t xml:space="preserve"> observed</w:t>
      </w:r>
      <w:r w:rsidRPr="008E69BA">
        <w:rPr>
          <w:rFonts w:cs="Times New Roman"/>
        </w:rPr>
        <w:t xml:space="preserve"> across sites and regions </w:t>
      </w:r>
      <w:r w:rsidR="00773396" w:rsidRPr="008E69BA">
        <w:rPr>
          <w:rFonts w:cs="Times New Roman"/>
        </w:rPr>
        <w:fldChar w:fldCharType="begin" w:fldLock="1"/>
      </w:r>
      <w:r w:rsidR="006E3B16">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6E3B1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id" : "ITEM-2", "itemData" : { "author" : [ { "dropping-particle" : "", "family" : "Frade", "given" : "P. R.", "non-dropping-particle" : "", "parse-names" : false, "suffix" : "" }, { "dropping-particle" : "", "family" : "Jonghe", "given" : "F.", "non-dropping-particle" : "de", "parse-names" : false, "suffix" : "" }, { "dropping-particle" : "", "family" : "Vermuelen", "given" : "F.", "non-dropping-particle" : "", "parse-names" : false, "suffix" : "" }, { "dropping-particle" : "", "family" : "Bleuswuk", "given" : "J.", "non-dropping-particle" : "van", "parse-names" : false, "suffix" : "" }, { "dropping-particle" : "", "family" : "Bak", "given" : "R. P. M.", "non-dropping-particle" : "", "parse-names" : false, "suffix" : "" } ], "container-title" : "Molecular Ecology", "id" : "ITEM-2", "issued" : { "date-parts" : [ [ "2008" ] ] }, "page" : "691-703", "title" : "Variation in symbiont distribution between closely related coral species over large depth ranges", "type" : "article-journal", "volume" : "17" }, "uris" : [ "http://www.mendeley.com/documents/?uuid=8db597b1-184f-40fe-a333-e1154c5b4dec" ] } ], "mendeley" : { "formattedCitation" : "(Frade, de Jonghe, et al. 2008, Finney et al. 2010)", "plainTextFormattedCitation" : "(Frade, de Jonghe, et al. 2008, Finney et al. 2010)", "previouslyFormattedCitation" : "(Frade, de Jonghe, et al. 2008, Finney et al. 2010)" }, "properties" : { "noteIndex" : 0 }, "schema" : "https://github.com/citation-style-language/schema/raw/master/csl-citation.json" }</w:instrText>
      </w:r>
      <w:r w:rsidR="00773396" w:rsidRPr="008E69BA">
        <w:rPr>
          <w:rFonts w:cs="Times New Roman"/>
        </w:rPr>
        <w:fldChar w:fldCharType="separate"/>
      </w:r>
      <w:r w:rsidR="00D354BC" w:rsidRPr="00D354BC">
        <w:rPr>
          <w:rFonts w:cs="Times New Roman"/>
          <w:noProof/>
        </w:rPr>
        <w:t>(Frade, de Jonghe, et al. 2008, 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5D88F6DB" w14:textId="22D92378" w:rsidR="00A35786"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e symbiont composition of </w:t>
      </w:r>
      <w:r w:rsidR="005D5F03" w:rsidRPr="008E69BA">
        <w:rPr>
          <w:rFonts w:cs="Times New Roman"/>
        </w:rPr>
        <w:t>sample colonies</w:t>
      </w:r>
      <w:r w:rsidR="00986AF2">
        <w:rPr>
          <w:rFonts w:cs="Times New Roman"/>
        </w:rPr>
        <w:t xml:space="preserve"> (n = 707) existed as</w:t>
      </w:r>
      <w:r w:rsidR="00F17FD3" w:rsidRPr="008E69BA">
        <w:rPr>
          <w:rFonts w:cs="Times New Roman"/>
        </w:rPr>
        <w:t xml:space="preserve"> either</w:t>
      </w:r>
      <w:r w:rsidR="00986AF2">
        <w:rPr>
          <w:rFonts w:cs="Times New Roman"/>
        </w:rPr>
        <w:t xml:space="preserve"> heterogeneous mixture</w:t>
      </w:r>
      <w:r w:rsidR="00563F50">
        <w:rPr>
          <w:rFonts w:cs="Times New Roman"/>
        </w:rPr>
        <w:t>s</w:t>
      </w:r>
      <w:r w:rsidR="00B91534">
        <w:rPr>
          <w:rFonts w:cs="Times New Roman"/>
        </w:rPr>
        <w:t xml:space="preserve"> of multiple clades</w:t>
      </w:r>
      <w:r w:rsidR="00924771" w:rsidRPr="008E69BA">
        <w:rPr>
          <w:rFonts w:cs="Times New Roman"/>
        </w:rPr>
        <w:t xml:space="preserve"> </w:t>
      </w:r>
      <w:r w:rsidR="00F17FD3" w:rsidRPr="008E69BA">
        <w:rPr>
          <w:rFonts w:cs="Times New Roman"/>
        </w:rPr>
        <w:t>or</w:t>
      </w:r>
      <w:r w:rsidR="00924771" w:rsidRPr="008E69BA">
        <w:rPr>
          <w:rFonts w:cs="Times New Roman"/>
        </w:rPr>
        <w:t xml:space="preserve"> as one clade</w:t>
      </w:r>
      <w:r w:rsidR="000A5593" w:rsidRPr="008E69BA">
        <w:rPr>
          <w:rFonts w:cs="Times New Roman"/>
        </w:rPr>
        <w:t xml:space="preserve"> exclusively</w:t>
      </w:r>
      <w:r w:rsidR="000E2DDB">
        <w:rPr>
          <w:rFonts w:cs="Times New Roman"/>
        </w:rPr>
        <w:t>, suggesting</w:t>
      </w:r>
      <w:r w:rsidR="000E2DDB" w:rsidRPr="008E69BA">
        <w:rPr>
          <w:rFonts w:cs="Times New Roman"/>
        </w:rPr>
        <w:t xml:space="preserve"> a potential for either symbiont shuffling or switching to </w:t>
      </w:r>
      <w:r w:rsidR="000374EB">
        <w:rPr>
          <w:rFonts w:cs="Times New Roman"/>
        </w:rPr>
        <w:t>lessen</w:t>
      </w:r>
      <w:r w:rsidR="000E2DDB">
        <w:rPr>
          <w:rFonts w:cs="Times New Roman"/>
        </w:rPr>
        <w:t xml:space="preserve"> the impacts of changing</w:t>
      </w:r>
      <w:r w:rsidR="000E2DDB" w:rsidRPr="008E69BA">
        <w:rPr>
          <w:rFonts w:cs="Times New Roman"/>
        </w:rPr>
        <w:t xml:space="preserve"> environmental conditions </w:t>
      </w:r>
      <w:r w:rsidR="000E2DDB" w:rsidRPr="008E69BA">
        <w:rPr>
          <w:rFonts w:cs="Times New Roman"/>
        </w:rPr>
        <w:fldChar w:fldCharType="begin" w:fldLock="1"/>
      </w:r>
      <w:r w:rsidR="006E3B16">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0E2DDB" w:rsidRPr="008E69BA">
        <w:rPr>
          <w:rFonts w:cs="Times New Roman"/>
        </w:rPr>
        <w:fldChar w:fldCharType="separate"/>
      </w:r>
      <w:r w:rsidR="000E2DDB" w:rsidRPr="008E69BA">
        <w:rPr>
          <w:rFonts w:cs="Times New Roman"/>
          <w:noProof/>
        </w:rPr>
        <w:t>(Mieog et al. 2007)</w:t>
      </w:r>
      <w:r w:rsidR="000E2DDB" w:rsidRPr="008E69BA">
        <w:rPr>
          <w:rFonts w:cs="Times New Roman"/>
        </w:rPr>
        <w:fldChar w:fldCharType="end"/>
      </w:r>
      <w:r w:rsidR="00924771" w:rsidRPr="008E69BA">
        <w:rPr>
          <w:rFonts w:cs="Times New Roman"/>
        </w:rPr>
        <w:t xml:space="preserve">. </w:t>
      </w:r>
      <w:r w:rsidR="00926763" w:rsidRPr="008E69BA">
        <w:rPr>
          <w:rFonts w:cs="Times New Roman"/>
        </w:rPr>
        <w:t>Clade C symbionts</w:t>
      </w:r>
      <w:r w:rsidR="00DE1706">
        <w:rPr>
          <w:rFonts w:cs="Times New Roman"/>
        </w:rPr>
        <w:t>,</w:t>
      </w:r>
      <w:r w:rsidR="00926763" w:rsidRPr="008E69BA">
        <w:rPr>
          <w:rFonts w:cs="Times New Roman"/>
        </w:rPr>
        <w:t xml:space="preserve"> given efficient carbon-delivery to the coral host</w:t>
      </w:r>
      <w:r w:rsidR="00DE1706">
        <w:rPr>
          <w:rFonts w:cs="Times New Roman"/>
        </w:rPr>
        <w:t xml:space="preserve">, tend to </w:t>
      </w:r>
      <w:r w:rsidR="00B135FD">
        <w:rPr>
          <w:rFonts w:cs="Times New Roman"/>
        </w:rPr>
        <w:t>dominate in more idyllic environments</w:t>
      </w:r>
      <w:r w:rsidR="00926763" w:rsidRPr="008E69BA">
        <w:rPr>
          <w:rFonts w:cs="Times New Roman"/>
        </w:rPr>
        <w:t xml:space="preserve"> </w:t>
      </w:r>
      <w:r w:rsidR="00926763" w:rsidRPr="008E69BA">
        <w:rPr>
          <w:rFonts w:cs="Times New Roman"/>
        </w:rPr>
        <w:fldChar w:fldCharType="begin" w:fldLock="1"/>
      </w:r>
      <w:r w:rsidR="006E3B16">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page" : "1492-1494", "title" : "Flexibility in Algal Endosymbiosis: Shapes Growth in Reef Corals", "type" : "article-magazine", "volume" : "304" }, "uris" : [ "http://www.mendeley.com/documents/?uuid=9dab602b-c1c3-3b91-a0fb-482f45b10b0b" ] } ], "mendeley" : { "formattedCitation" : "(Little et al. 2004)", "manualFormatting" : "(Little et al. 2004, Cantin et al. 2009)", "plainTextFormattedCitation" : "(Little et al. 2004)", "previouslyFormattedCitation" : "(Little et al. 2004)" }, "properties" : { "noteIndex" : 0 }, "schema" : "https://github.com/citation-style-language/schema/raw/master/csl-citation.json" }</w:instrText>
      </w:r>
      <w:r w:rsidR="00926763" w:rsidRPr="008E69BA">
        <w:rPr>
          <w:rFonts w:cs="Times New Roman"/>
        </w:rPr>
        <w:fldChar w:fldCharType="separate"/>
      </w:r>
      <w:r w:rsidR="00926763" w:rsidRPr="008E69BA">
        <w:rPr>
          <w:rFonts w:cs="Times New Roman"/>
          <w:noProof/>
        </w:rPr>
        <w:t>(Little et al. 2004</w:t>
      </w:r>
      <w:r w:rsidR="00926763">
        <w:rPr>
          <w:rFonts w:cs="Times New Roman"/>
          <w:noProof/>
        </w:rPr>
        <w:t>, Cantin et al. 2009</w:t>
      </w:r>
      <w:r w:rsidR="00926763" w:rsidRPr="008E69BA">
        <w:rPr>
          <w:rFonts w:cs="Times New Roman"/>
          <w:noProof/>
        </w:rPr>
        <w:t>)</w:t>
      </w:r>
      <w:r w:rsidR="00926763" w:rsidRPr="008E69BA">
        <w:rPr>
          <w:rFonts w:cs="Times New Roman"/>
        </w:rPr>
        <w:fldChar w:fldCharType="end"/>
      </w:r>
      <w:r w:rsidR="00926763">
        <w:rPr>
          <w:rFonts w:cs="Times New Roman"/>
        </w:rPr>
        <w:t>. Conversely,</w:t>
      </w:r>
      <w:r w:rsidR="00926763" w:rsidRPr="008E69BA">
        <w:rPr>
          <w:rFonts w:cs="Times New Roman"/>
        </w:rPr>
        <w:t xml:space="preserve"> clade D symbio</w:t>
      </w:r>
      <w:r w:rsidR="008B5064">
        <w:rPr>
          <w:rFonts w:cs="Times New Roman"/>
        </w:rPr>
        <w:t>nts tend to be less beneficial</w:t>
      </w:r>
      <w:r w:rsidR="00926763">
        <w:rPr>
          <w:rFonts w:cs="Times New Roman"/>
        </w:rPr>
        <w:t xml:space="preserve"> to the coral host in terms of nutrient-supply, yet may be functionally important as a</w:t>
      </w:r>
      <w:r w:rsidR="00B135FD">
        <w:rPr>
          <w:rFonts w:cs="Times New Roman"/>
        </w:rPr>
        <w:t>n opportunistic</w:t>
      </w:r>
      <w:r w:rsidR="00786F98">
        <w:rPr>
          <w:rFonts w:cs="Times New Roman"/>
        </w:rPr>
        <w:t xml:space="preserve"> </w:t>
      </w:r>
      <w:r w:rsidR="008A7131">
        <w:rPr>
          <w:rFonts w:cs="Times New Roman"/>
        </w:rPr>
        <w:t>symbiont</w:t>
      </w:r>
      <w:r w:rsidR="00C945E5">
        <w:rPr>
          <w:rFonts w:cs="Times New Roman"/>
        </w:rPr>
        <w:t xml:space="preserve"> in</w:t>
      </w:r>
      <w:r w:rsidR="00926763">
        <w:rPr>
          <w:rFonts w:cs="Times New Roman"/>
        </w:rPr>
        <w:t xml:space="preserve"> stressful conditions </w:t>
      </w:r>
      <w:r w:rsidR="00926763" w:rsidRPr="008E69BA">
        <w:rPr>
          <w:rFonts w:cs="Times New Roman"/>
        </w:rPr>
        <w:fldChar w:fldCharType="begin" w:fldLock="1"/>
      </w:r>
      <w:r w:rsidR="006E3B16">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id" : "ITEM-2",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2", "issue" : "27", "issued" : { "date-parts" : [ [ "2008" ] ] }, "page" : "9256-9261", "title" : "Functional diversity in coral\u2013 dinoflagellate symbiosis", "type" : "article-journal", "volume" : "105" }, "uris" : [ "http://www.mendeley.com/documents/?uuid=032db8ab-073b-30a4-8926-77043c694562" ] }, { "id" : "ITEM-3",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3", "issued" : { "date-parts" : [ [ "2013" ] ] }, "page" : "259-262", "title" : "Excess algal symbionts increase the susceptibility of reef corals to bleaching", "type" : "article-journal", "volume" : "3" }, "uris" : [ "http://www.mendeley.com/documents/?uuid=026e8216-a9c0-361b-a2c8-5d2cdd1240c9" ] } ], "mendeley" : { "formattedCitation" : "(Stat et al. 2008, Cantin et al. 2009, Cunning &amp; Baker 2013)", "plainTextFormattedCitation" : "(Stat et al. 2008, Cantin et al. 2009, Cunning &amp; Baker 2013)", "previouslyFormattedCitation" : "(Stat et al. 2008, Cantin et al. 2009, Cunning &amp; Baker 2013)" }, "properties" : { "noteIndex" : 0 }, "schema" : "https://github.com/citation-style-language/schema/raw/master/csl-citation.json" }</w:instrText>
      </w:r>
      <w:r w:rsidR="00926763" w:rsidRPr="008E69BA">
        <w:rPr>
          <w:rFonts w:cs="Times New Roman"/>
        </w:rPr>
        <w:fldChar w:fldCharType="separate"/>
      </w:r>
      <w:r w:rsidR="00926763" w:rsidRPr="00926763">
        <w:rPr>
          <w:rFonts w:cs="Times New Roman"/>
          <w:noProof/>
        </w:rPr>
        <w:t>(Stat et al. 2008, Cantin et al. 2009, Cunning &amp; Baker 2013)</w:t>
      </w:r>
      <w:r w:rsidR="00926763" w:rsidRPr="008E69BA">
        <w:rPr>
          <w:rFonts w:cs="Times New Roman"/>
        </w:rPr>
        <w:fldChar w:fldCharType="end"/>
      </w:r>
      <w:r w:rsidR="00C05292" w:rsidRPr="008E69BA">
        <w:rPr>
          <w:rFonts w:cs="Times New Roman"/>
        </w:rPr>
        <w:t xml:space="preserve">. </w:t>
      </w:r>
      <w:r w:rsidR="00450CA3" w:rsidRPr="008E69BA">
        <w:rPr>
          <w:rFonts w:cs="Times New Roman"/>
        </w:rPr>
        <w:t>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 xml:space="preserve">s </w:t>
      </w:r>
      <w:r w:rsidR="004B4DC9">
        <w:rPr>
          <w:rFonts w:cs="Times New Roman"/>
        </w:rPr>
        <w:t>present</w:t>
      </w:r>
      <w:r w:rsidR="00C05292" w:rsidRPr="008E69BA">
        <w:rPr>
          <w:rFonts w:cs="Times New Roman"/>
        </w:rPr>
        <w:t xml:space="preserve"> in</w:t>
      </w:r>
      <w:r w:rsidR="004B4DC9">
        <w:rPr>
          <w:rFonts w:cs="Times New Roman"/>
        </w:rPr>
        <w:t xml:space="preserve"> 98.7 % of the </w:t>
      </w:r>
      <w:r w:rsidR="00842F27" w:rsidRPr="008E69BA">
        <w:rPr>
          <w:rFonts w:cs="Times New Roman"/>
        </w:rPr>
        <w:t>colonies</w:t>
      </w:r>
      <w:r w:rsidR="00003E37">
        <w:rPr>
          <w:rFonts w:cs="Times New Roman"/>
        </w:rPr>
        <w:t>,</w:t>
      </w:r>
      <w:r w:rsidR="005B07F0" w:rsidRPr="008E69BA">
        <w:rPr>
          <w:rFonts w:cs="Times New Roman"/>
        </w:rPr>
        <w:t xml:space="preserve">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w:t>
      </w:r>
      <w:r w:rsidR="004B4DC9">
        <w:rPr>
          <w:rFonts w:cs="Times New Roman"/>
        </w:rPr>
        <w:t xml:space="preserve">the </w:t>
      </w:r>
      <w:r w:rsidR="00842F27" w:rsidRPr="008E69BA">
        <w:rPr>
          <w:rFonts w:cs="Times New Roman"/>
        </w:rPr>
        <w:t>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w:t>
      </w:r>
      <w:r w:rsidR="00B42F91">
        <w:rPr>
          <w:rFonts w:cs="Times New Roman"/>
        </w:rPr>
        <w:t>.</w:t>
      </w:r>
      <w:r w:rsidR="00226626" w:rsidRPr="008E69BA">
        <w:rPr>
          <w:rFonts w:cs="Times New Roman"/>
        </w:rPr>
        <w:t xml:space="preserve"> </w:t>
      </w:r>
      <w:r w:rsidR="001D62B4">
        <w:rPr>
          <w:rFonts w:cs="Times New Roman"/>
        </w:rPr>
        <w:t>3</w:t>
      </w:r>
      <w:r w:rsidR="00226626" w:rsidRPr="008E69BA">
        <w:rPr>
          <w:rFonts w:cs="Times New Roman"/>
        </w:rPr>
        <w:t>)</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w:t>
      </w:r>
      <w:r w:rsidR="00D1705C">
        <w:rPr>
          <w:rFonts w:cs="Times New Roman"/>
        </w:rPr>
        <w:t>,</w:t>
      </w:r>
      <w:r w:rsidR="0010391E" w:rsidRPr="008E69BA">
        <w:rPr>
          <w:rFonts w:cs="Times New Roman"/>
        </w:rPr>
        <w:t xml:space="preserve"> suggesting </w:t>
      </w:r>
      <w:r w:rsidR="002C13BB" w:rsidRPr="008E69BA">
        <w:rPr>
          <w:rFonts w:cs="Times New Roman"/>
        </w:rPr>
        <w:t>likelihood</w:t>
      </w:r>
      <w:r w:rsidR="00015958" w:rsidRPr="008E69BA">
        <w:rPr>
          <w:rFonts w:cs="Times New Roman"/>
        </w:rPr>
        <w:t xml:space="preserve"> that clade C was present </w:t>
      </w:r>
      <w:r w:rsidR="00A24684">
        <w:rPr>
          <w:rFonts w:cs="Times New Roman"/>
        </w:rPr>
        <w:t>in low abundance. Therefore,</w:t>
      </w:r>
      <w:r w:rsidR="00670AEE">
        <w:rPr>
          <w:rFonts w:cs="Times New Roman"/>
        </w:rPr>
        <w:t xml:space="preserve"> </w:t>
      </w:r>
      <w:r w:rsidR="00135B65" w:rsidRPr="008E69BA">
        <w:rPr>
          <w:rFonts w:cs="Times New Roman"/>
        </w:rPr>
        <w:t xml:space="preserve">all </w:t>
      </w:r>
      <w:r w:rsidR="00135B65" w:rsidRPr="008E69BA">
        <w:rPr>
          <w:rFonts w:cs="Times New Roman"/>
          <w:i/>
        </w:rPr>
        <w:t>M. capitata</w:t>
      </w:r>
      <w:r w:rsidR="00135B65" w:rsidRPr="008E69BA">
        <w:rPr>
          <w:rFonts w:cs="Times New Roman"/>
        </w:rPr>
        <w:t xml:space="preserve"> colonies</w:t>
      </w:r>
      <w:r w:rsidR="00EC79F8">
        <w:rPr>
          <w:rFonts w:cs="Times New Roman"/>
        </w:rPr>
        <w:t xml:space="preserve"> potentially</w:t>
      </w:r>
      <w:r w:rsidR="00135B65" w:rsidRPr="008E69BA">
        <w:rPr>
          <w:rFonts w:cs="Times New Roman"/>
        </w:rPr>
        <w:t xml:space="preserve"> host some clade C </w:t>
      </w:r>
      <w:r w:rsidR="00135B65" w:rsidRPr="008E69BA">
        <w:rPr>
          <w:rFonts w:cs="Times New Roman"/>
          <w:i/>
        </w:rPr>
        <w:t>Symbiodinium</w:t>
      </w:r>
      <w:r w:rsidR="00F50524" w:rsidRPr="008E69BA">
        <w:rPr>
          <w:rFonts w:cs="Times New Roman"/>
        </w:rPr>
        <w:t xml:space="preserve"> </w:t>
      </w:r>
      <w:r w:rsidR="003E6497">
        <w:rPr>
          <w:rFonts w:cs="Times New Roman"/>
        </w:rPr>
        <w:t>but the</w:t>
      </w:r>
      <w:r w:rsidR="00670AEE">
        <w:rPr>
          <w:rFonts w:cs="Times New Roman"/>
        </w:rPr>
        <w:t xml:space="preserve"> lev</w:t>
      </w:r>
      <w:r w:rsidR="004F5A9B">
        <w:rPr>
          <w:rFonts w:cs="Times New Roman"/>
        </w:rPr>
        <w:t>els of association may</w:t>
      </w:r>
      <w:r w:rsidR="00A425D8">
        <w:rPr>
          <w:rFonts w:cs="Times New Roman"/>
        </w:rPr>
        <w:t xml:space="preserve"> sometimes exist</w:t>
      </w:r>
      <w:r w:rsidR="00135B65" w:rsidRPr="008E69BA">
        <w:rPr>
          <w:rFonts w:cs="Times New Roman"/>
        </w:rPr>
        <w:t xml:space="preserve"> below the detection threshold of qPCR.</w:t>
      </w:r>
      <w:r w:rsidR="001373D3" w:rsidRPr="008E69BA">
        <w:rPr>
          <w:rFonts w:cs="Times New Roman"/>
        </w:rPr>
        <w:t xml:space="preserve"> </w:t>
      </w:r>
    </w:p>
    <w:p w14:paraId="5F8CF0CB" w14:textId="7E6452DC" w:rsidR="00D90B2C" w:rsidRDefault="001373D3" w:rsidP="001C5075">
      <w:pPr>
        <w:spacing w:line="480" w:lineRule="auto"/>
        <w:rPr>
          <w:rFonts w:cs="Times New Roman"/>
        </w:rPr>
      </w:pPr>
      <w:r w:rsidRPr="008E69BA">
        <w:rPr>
          <w:rFonts w:cs="Times New Roman"/>
        </w:rPr>
        <w:tab/>
      </w:r>
      <w:r w:rsidR="00D90B2C" w:rsidRPr="008E69BA">
        <w:rPr>
          <w:rFonts w:cs="Times New Roman"/>
          <w:i/>
        </w:rPr>
        <w:t>M. capitata</w:t>
      </w:r>
      <w:r w:rsidR="006E21A0">
        <w:rPr>
          <w:rFonts w:cs="Times New Roman"/>
          <w:i/>
        </w:rPr>
        <w:t xml:space="preserve"> </w:t>
      </w:r>
      <w:r w:rsidR="006E21A0">
        <w:rPr>
          <w:rFonts w:cs="Times New Roman"/>
        </w:rPr>
        <w:t>also</w:t>
      </w:r>
      <w:r w:rsidR="00D90B2C" w:rsidRPr="008E69BA">
        <w:rPr>
          <w:rFonts w:cs="Times New Roman"/>
        </w:rPr>
        <w:t xml:space="preserve"> exists as two distinct color morphologies</w:t>
      </w:r>
      <w:r w:rsidR="00D90B2C">
        <w:rPr>
          <w:rFonts w:cs="Times New Roman"/>
        </w:rPr>
        <w:t xml:space="preserve"> in Kāne‘</w:t>
      </w:r>
      <w:r w:rsidR="0091502E">
        <w:rPr>
          <w:rFonts w:cs="Times New Roman"/>
        </w:rPr>
        <w:t>ohe Bay (Fig</w:t>
      </w:r>
      <w:r w:rsidR="00B42F91">
        <w:rPr>
          <w:rFonts w:cs="Times New Roman"/>
        </w:rPr>
        <w:t>.</w:t>
      </w:r>
      <w:r w:rsidR="0091502E">
        <w:rPr>
          <w:rFonts w:cs="Times New Roman"/>
        </w:rPr>
        <w:t xml:space="preserve"> 1</w:t>
      </w:r>
      <w:r w:rsidR="00D90B2C" w:rsidRPr="008E69BA">
        <w:rPr>
          <w:rFonts w:cs="Times New Roman"/>
        </w:rPr>
        <w:t>)</w:t>
      </w:r>
      <w:r w:rsidR="001219EB">
        <w:rPr>
          <w:rFonts w:cs="Times New Roman"/>
        </w:rPr>
        <w:t xml:space="preserve"> that</w:t>
      </w:r>
      <w:r w:rsidR="00D90B2C">
        <w:rPr>
          <w:rFonts w:cs="Times New Roman"/>
        </w:rPr>
        <w:t xml:space="preserve"> exhibit</w:t>
      </w:r>
      <w:r w:rsidR="00BE0073">
        <w:rPr>
          <w:rFonts w:cs="Times New Roman"/>
        </w:rPr>
        <w:t>ed a similar depth distribution</w:t>
      </w:r>
      <w:r w:rsidR="0091502E">
        <w:rPr>
          <w:rFonts w:cs="Times New Roman"/>
        </w:rPr>
        <w:t xml:space="preserve"> (Fig</w:t>
      </w:r>
      <w:r w:rsidR="00B42F91">
        <w:rPr>
          <w:rFonts w:cs="Times New Roman"/>
        </w:rPr>
        <w:t>.</w:t>
      </w:r>
      <w:r w:rsidR="0091502E">
        <w:rPr>
          <w:rFonts w:cs="Times New Roman"/>
        </w:rPr>
        <w:t xml:space="preserve"> 5</w:t>
      </w:r>
      <w:r w:rsidR="00D90B2C">
        <w:rPr>
          <w:rFonts w:cs="Times New Roman"/>
        </w:rPr>
        <w:t>)</w:t>
      </w:r>
      <w:r w:rsidR="00D90B2C" w:rsidRPr="008E69BA">
        <w:rPr>
          <w:rFonts w:cs="Times New Roman"/>
        </w:rPr>
        <w:t xml:space="preserve">. </w:t>
      </w:r>
      <w:r w:rsidR="0017023E">
        <w:rPr>
          <w:rFonts w:cs="Times New Roman"/>
        </w:rPr>
        <w:t>While</w:t>
      </w:r>
      <w:r w:rsidR="0017023E" w:rsidRPr="008E69BA">
        <w:rPr>
          <w:rFonts w:cs="Times New Roman"/>
        </w:rPr>
        <w:t xml:space="preserve"> </w:t>
      </w:r>
      <w:r w:rsidR="0017023E">
        <w:rPr>
          <w:rFonts w:cs="Times New Roman"/>
        </w:rPr>
        <w:t>t</w:t>
      </w:r>
      <w:r w:rsidR="00D90B2C" w:rsidRPr="008E69BA">
        <w:rPr>
          <w:rFonts w:cs="Times New Roman"/>
        </w:rPr>
        <w:t>his division in color has</w:t>
      </w:r>
      <w:r w:rsidR="0017023E">
        <w:rPr>
          <w:rFonts w:cs="Times New Roman"/>
        </w:rPr>
        <w:t xml:space="preserve"> previously</w:t>
      </w:r>
      <w:r w:rsidR="00D90B2C" w:rsidRPr="008E69BA">
        <w:rPr>
          <w:rFonts w:cs="Times New Roman"/>
        </w:rPr>
        <w:t xml:space="preserve"> correlated with dif</w:t>
      </w:r>
      <w:r w:rsidR="00252E38">
        <w:rPr>
          <w:rFonts w:cs="Times New Roman"/>
        </w:rPr>
        <w:t>ferences in symbiont community composition</w:t>
      </w:r>
      <w:r w:rsidR="00D90B2C" w:rsidRPr="008E69BA">
        <w:rPr>
          <w:rFonts w:cs="Times New Roman"/>
        </w:rPr>
        <w:t xml:space="preserve"> </w:t>
      </w:r>
      <w:r w:rsidR="00D90B2C" w:rsidRPr="008E69BA">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LaJeunesse et al. 2004)</w:t>
      </w:r>
      <w:r w:rsidR="00D90B2C" w:rsidRPr="008E69BA">
        <w:rPr>
          <w:rFonts w:cs="Times New Roman"/>
        </w:rPr>
        <w:fldChar w:fldCharType="end"/>
      </w:r>
      <w:r w:rsidR="0017023E">
        <w:rPr>
          <w:rFonts w:cs="Times New Roman"/>
        </w:rPr>
        <w:t>,</w:t>
      </w:r>
      <w:r w:rsidR="00D90B2C" w:rsidRPr="008E69BA">
        <w:rPr>
          <w:rFonts w:cs="Times New Roman"/>
        </w:rPr>
        <w:t xml:space="preserve"> </w:t>
      </w:r>
      <w:r w:rsidR="0017023E">
        <w:rPr>
          <w:rFonts w:cs="Times New Roman"/>
        </w:rPr>
        <w:t>c</w:t>
      </w:r>
      <w:r w:rsidR="00E323EC">
        <w:rPr>
          <w:rFonts w:cs="Times New Roman"/>
        </w:rPr>
        <w:t>olor differences in this species are understudied</w:t>
      </w:r>
      <w:r w:rsidR="00930703">
        <w:rPr>
          <w:rFonts w:cs="Times New Roman"/>
        </w:rPr>
        <w:t xml:space="preserve"> overall</w:t>
      </w:r>
      <w:r w:rsidR="0017023E">
        <w:rPr>
          <w:rFonts w:cs="Times New Roman"/>
        </w:rPr>
        <w:t>.</w:t>
      </w:r>
      <w:r w:rsidR="00D90B2C" w:rsidRPr="008E69BA">
        <w:rPr>
          <w:rFonts w:cs="Times New Roman"/>
        </w:rPr>
        <w:t xml:space="preserve"> </w:t>
      </w:r>
      <w:r w:rsidR="0017023E">
        <w:rPr>
          <w:rFonts w:cs="Times New Roman"/>
        </w:rPr>
        <w:t>W</w:t>
      </w:r>
      <w:r w:rsidR="00D90B2C" w:rsidRPr="008E69BA">
        <w:rPr>
          <w:rFonts w:cs="Times New Roman"/>
        </w:rPr>
        <w:t xml:space="preserve">ork </w:t>
      </w:r>
      <w:r w:rsidR="00EC5403">
        <w:rPr>
          <w:rFonts w:cs="Times New Roman"/>
        </w:rPr>
        <w:t>on other coral species suggests</w:t>
      </w:r>
      <w:r w:rsidR="0081166B">
        <w:rPr>
          <w:rFonts w:cs="Times New Roman"/>
        </w:rPr>
        <w:t xml:space="preserve"> color results from </w:t>
      </w:r>
      <w:r w:rsidR="00D90B2C" w:rsidRPr="008E69BA">
        <w:rPr>
          <w:rFonts w:cs="Times New Roman"/>
        </w:rPr>
        <w:t>phenotypic plasticity in fluorescent</w:t>
      </w:r>
      <w:r w:rsidR="002955F1">
        <w:rPr>
          <w:rFonts w:cs="Times New Roman"/>
        </w:rPr>
        <w:t xml:space="preserve"> protein-like</w:t>
      </w:r>
      <w:r w:rsidR="00D90B2C" w:rsidRPr="008E69BA">
        <w:rPr>
          <w:rFonts w:cs="Times New Roman"/>
        </w:rPr>
        <w:t xml:space="preserve"> proteins </w:t>
      </w:r>
      <w:r w:rsidR="00D90B2C" w:rsidRPr="008E69BA">
        <w:rPr>
          <w:rFonts w:cs="Times New Roman"/>
        </w:rPr>
        <w:fldChar w:fldCharType="begin" w:fldLock="1"/>
      </w:r>
      <w:r w:rsidR="006E3B16">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 : "7", "issued" : { "date-parts" : [ [ "2003" ] ] }, "page" : "1125-1133", "title" : "Molecular basis and evolutionary origins of color diversity in great star coral Montastraea cavernosa (Scleractinia: Faviida)", "type" : "article-journal", "volume" : "20"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D90B2C" w:rsidRPr="008E69BA">
        <w:rPr>
          <w:rFonts w:cs="Times New Roman"/>
        </w:rPr>
        <w:fldChar w:fldCharType="separate"/>
      </w:r>
      <w:r w:rsidR="00D90B2C" w:rsidRPr="008E69BA">
        <w:rPr>
          <w:rFonts w:cs="Times New Roman"/>
          <w:noProof/>
        </w:rPr>
        <w:t>(Kelmanson &amp; Matz 2003)</w:t>
      </w:r>
      <w:r w:rsidR="00D90B2C" w:rsidRPr="008E69BA">
        <w:rPr>
          <w:rFonts w:cs="Times New Roman"/>
        </w:rPr>
        <w:fldChar w:fldCharType="end"/>
      </w:r>
      <w:r w:rsidR="0081166B">
        <w:rPr>
          <w:rFonts w:cs="Times New Roman"/>
        </w:rPr>
        <w:t xml:space="preserve"> and</w:t>
      </w:r>
      <w:r w:rsidR="00D90B2C" w:rsidRPr="008E69BA">
        <w:rPr>
          <w:rFonts w:cs="Times New Roman"/>
        </w:rPr>
        <w:t xml:space="preserve"> </w:t>
      </w:r>
      <w:r w:rsidR="0081166B">
        <w:rPr>
          <w:rFonts w:cs="Times New Roman"/>
        </w:rPr>
        <w:t xml:space="preserve">may be indicative of physiological function. For </w:t>
      </w:r>
      <w:r w:rsidR="0046000B">
        <w:rPr>
          <w:rFonts w:cs="Times New Roman"/>
        </w:rPr>
        <w:t>example, at depth, brown</w:t>
      </w:r>
      <w:r w:rsidR="0046000B" w:rsidRPr="008E69BA">
        <w:rPr>
          <w:rFonts w:cs="Times New Roman"/>
        </w:rPr>
        <w:t xml:space="preserve"> morph</w:t>
      </w:r>
      <w:r w:rsidR="0046000B">
        <w:rPr>
          <w:rFonts w:cs="Times New Roman"/>
        </w:rPr>
        <w:t>s</w:t>
      </w:r>
      <w:r w:rsidR="0046000B" w:rsidRPr="008E69BA">
        <w:rPr>
          <w:rFonts w:cs="Times New Roman"/>
        </w:rPr>
        <w:t xml:space="preserve"> of </w:t>
      </w:r>
      <w:r w:rsidR="0046000B" w:rsidRPr="008E69BA">
        <w:rPr>
          <w:rFonts w:cs="Times New Roman"/>
          <w:i/>
        </w:rPr>
        <w:t>Porites astreoides</w:t>
      </w:r>
      <w:r w:rsidR="0046000B">
        <w:rPr>
          <w:rFonts w:cs="Times New Roman"/>
        </w:rPr>
        <w:t xml:space="preserve"> were</w:t>
      </w:r>
      <w:r w:rsidR="0046000B" w:rsidRPr="008E69BA">
        <w:rPr>
          <w:rFonts w:cs="Times New Roman"/>
        </w:rPr>
        <w:t xml:space="preserve"> observe</w:t>
      </w:r>
      <w:r w:rsidR="0046000B">
        <w:rPr>
          <w:rFonts w:cs="Times New Roman"/>
        </w:rPr>
        <w:t>d more frequently than green</w:t>
      </w:r>
      <w:r w:rsidR="0046000B" w:rsidRPr="008E69BA">
        <w:rPr>
          <w:rFonts w:cs="Times New Roman"/>
        </w:rPr>
        <w:t xml:space="preserve"> morph</w:t>
      </w:r>
      <w:r w:rsidR="0046000B">
        <w:rPr>
          <w:rFonts w:cs="Times New Roman"/>
        </w:rPr>
        <w:t>s</w:t>
      </w:r>
      <w:r w:rsidR="0046000B" w:rsidRPr="008E69BA">
        <w:rPr>
          <w:rFonts w:cs="Times New Roman"/>
        </w:rPr>
        <w:t xml:space="preserve">, </w:t>
      </w:r>
      <w:r w:rsidR="00F30B76">
        <w:rPr>
          <w:rFonts w:cs="Times New Roman"/>
        </w:rPr>
        <w:t>suggesting acclimation to low</w:t>
      </w:r>
      <w:r w:rsidR="0046000B">
        <w:rPr>
          <w:rFonts w:cs="Times New Roman"/>
        </w:rPr>
        <w:t>-light environments</w:t>
      </w:r>
      <w:r w:rsidR="0046000B" w:rsidRPr="008E69BA">
        <w:rPr>
          <w:rFonts w:cs="Times New Roman"/>
        </w:rPr>
        <w:t xml:space="preserve"> </w:t>
      </w:r>
      <w:r w:rsidR="0046000B" w:rsidRPr="008E69BA">
        <w:rPr>
          <w:rFonts w:cs="Times New Roman"/>
        </w:rPr>
        <w:fldChar w:fldCharType="begin" w:fldLock="1"/>
      </w:r>
      <w:r w:rsidR="0046000B"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46000B" w:rsidRPr="008E69BA">
        <w:rPr>
          <w:rFonts w:cs="Times New Roman"/>
        </w:rPr>
        <w:fldChar w:fldCharType="separate"/>
      </w:r>
      <w:r w:rsidR="0046000B" w:rsidRPr="008E69BA">
        <w:rPr>
          <w:rFonts w:cs="Times New Roman"/>
          <w:noProof/>
        </w:rPr>
        <w:t>(Gleason 1993)</w:t>
      </w:r>
      <w:r w:rsidR="0046000B" w:rsidRPr="008E69BA">
        <w:rPr>
          <w:rFonts w:cs="Times New Roman"/>
        </w:rPr>
        <w:fldChar w:fldCharType="end"/>
      </w:r>
      <w:r w:rsidR="00813C9B">
        <w:rPr>
          <w:rFonts w:cs="Times New Roman"/>
        </w:rPr>
        <w:t xml:space="preserve">. This </w:t>
      </w:r>
      <w:r w:rsidR="00813C9B" w:rsidRPr="008E69BA">
        <w:rPr>
          <w:rFonts w:cs="Times New Roman"/>
        </w:rPr>
        <w:t>phenomenon</w:t>
      </w:r>
      <w:r w:rsidR="0046000B" w:rsidRPr="008E69BA">
        <w:rPr>
          <w:rFonts w:cs="Times New Roman"/>
        </w:rPr>
        <w:t xml:space="preserve"> may be pertinent to </w:t>
      </w:r>
      <w:r w:rsidR="0046000B" w:rsidRPr="008E69BA">
        <w:rPr>
          <w:rFonts w:cs="Times New Roman"/>
          <w:i/>
        </w:rPr>
        <w:t>M. capitata</w:t>
      </w:r>
      <w:r w:rsidR="0046000B" w:rsidRPr="008E69BA">
        <w:rPr>
          <w:rFonts w:cs="Times New Roman"/>
        </w:rPr>
        <w:t>,</w:t>
      </w:r>
      <w:r w:rsidR="0046000B" w:rsidRPr="008E69BA">
        <w:rPr>
          <w:rFonts w:cs="Times New Roman"/>
          <w:i/>
        </w:rPr>
        <w:t xml:space="preserve"> </w:t>
      </w:r>
      <w:r w:rsidR="0046000B" w:rsidRPr="008E69BA">
        <w:rPr>
          <w:rFonts w:cs="Times New Roman"/>
        </w:rPr>
        <w:t>which exhibit</w:t>
      </w:r>
      <w:r w:rsidR="00DD73C3">
        <w:rPr>
          <w:rFonts w:cs="Times New Roman"/>
        </w:rPr>
        <w:t>ed a comparable pattern in which</w:t>
      </w:r>
      <w:r w:rsidR="0046000B" w:rsidRPr="008E69BA">
        <w:rPr>
          <w:rFonts w:cs="Times New Roman"/>
        </w:rPr>
        <w:t xml:space="preserve"> brown morphs were found</w:t>
      </w:r>
      <w:r w:rsidR="0046000B">
        <w:rPr>
          <w:rFonts w:cs="Times New Roman"/>
        </w:rPr>
        <w:t xml:space="preserve"> more commonly</w:t>
      </w:r>
      <w:r w:rsidR="0046000B" w:rsidRPr="008E69BA">
        <w:rPr>
          <w:rFonts w:cs="Times New Roman"/>
        </w:rPr>
        <w:t xml:space="preserve"> at depth</w:t>
      </w:r>
      <w:r w:rsidR="00813C9B">
        <w:rPr>
          <w:rFonts w:cs="Times New Roman"/>
        </w:rPr>
        <w:t xml:space="preserve"> where light intensity was</w:t>
      </w:r>
      <w:r w:rsidR="0046000B" w:rsidRPr="008E69BA">
        <w:rPr>
          <w:rFonts w:cs="Times New Roman"/>
        </w:rPr>
        <w:t xml:space="preserve"> often reduced</w:t>
      </w:r>
      <w:r w:rsidR="00DD73C3">
        <w:rPr>
          <w:rFonts w:cs="Times New Roman"/>
        </w:rPr>
        <w:t xml:space="preserve"> and orange morphs were found in shallow environments probably exposed to higher light intensity</w:t>
      </w:r>
      <w:r w:rsidR="0046000B" w:rsidRPr="008E69BA">
        <w:rPr>
          <w:rFonts w:cs="Times New Roman"/>
        </w:rPr>
        <w:t xml:space="preserve">. </w:t>
      </w:r>
      <w:r w:rsidR="00D90B2C" w:rsidRPr="008E69BA">
        <w:rPr>
          <w:rFonts w:cs="Times New Roman"/>
        </w:rPr>
        <w:t>Consequently, it is hypothesized that orange morphs may serve a photoprotective purpose</w:t>
      </w:r>
      <w:r w:rsidR="00D90B2C">
        <w:rPr>
          <w:rFonts w:cs="Times New Roman"/>
        </w:rPr>
        <w:t xml:space="preserve"> </w:t>
      </w:r>
      <w:r w:rsidR="00D90B2C">
        <w:rPr>
          <w:rFonts w:cs="Times New Roman"/>
        </w:rPr>
        <w:fldChar w:fldCharType="begin" w:fldLock="1"/>
      </w:r>
      <w:r w:rsidR="00926763">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mendeley" : { "formattedCitation" : "(Salih et al. 2000)", "plainTextFormattedCitation" : "(Salih et al. 2000)", "previouslyFormattedCitation" : "(Salih et al. 2000)" }, "properties" : { "noteIndex" : 0 }, "schema" : "https://github.com/citation-style-language/schema/raw/master/csl-citation.json" }</w:instrText>
      </w:r>
      <w:r w:rsidR="00D90B2C">
        <w:rPr>
          <w:rFonts w:cs="Times New Roman"/>
        </w:rPr>
        <w:fldChar w:fldCharType="separate"/>
      </w:r>
      <w:r w:rsidR="00D90B2C" w:rsidRPr="000D61F7">
        <w:rPr>
          <w:rFonts w:cs="Times New Roman"/>
          <w:noProof/>
        </w:rPr>
        <w:t>(Salih et al. 2000)</w:t>
      </w:r>
      <w:r w:rsidR="00D90B2C">
        <w:rPr>
          <w:rFonts w:cs="Times New Roman"/>
        </w:rPr>
        <w:fldChar w:fldCharType="end"/>
      </w:r>
      <w:r w:rsidR="00D90B2C" w:rsidRPr="008E69BA">
        <w:rPr>
          <w:rFonts w:cs="Times New Roman"/>
        </w:rPr>
        <w:t xml:space="preserve"> contributing to the dominance of this color morph in shallow depths</w:t>
      </w:r>
      <w:r w:rsidR="002F6A1E">
        <w:rPr>
          <w:rFonts w:cs="Times New Roman"/>
        </w:rPr>
        <w:t>, but further investigation is needed.</w:t>
      </w:r>
      <w:r w:rsidR="00D90B2C" w:rsidRPr="008E69BA">
        <w:rPr>
          <w:rFonts w:cs="Times New Roman"/>
        </w:rPr>
        <w:t xml:space="preserve"> </w:t>
      </w:r>
    </w:p>
    <w:p w14:paraId="540EF5EE" w14:textId="123E06DB" w:rsidR="00886F9A" w:rsidRDefault="00D90B2C" w:rsidP="001C5075">
      <w:pPr>
        <w:spacing w:line="480" w:lineRule="auto"/>
        <w:rPr>
          <w:rFonts w:cs="Times New Roman"/>
        </w:rPr>
      </w:pPr>
      <w:r>
        <w:rPr>
          <w:rFonts w:cs="Times New Roman"/>
        </w:rPr>
        <w:tab/>
      </w:r>
      <w:r w:rsidR="002F6A1E">
        <w:rPr>
          <w:rFonts w:cs="Times New Roman"/>
        </w:rPr>
        <w:t xml:space="preserve">Photoprotection </w:t>
      </w:r>
      <w:r w:rsidR="00316DBA">
        <w:rPr>
          <w:rFonts w:cs="Times New Roman"/>
        </w:rPr>
        <w:t>serves</w:t>
      </w:r>
      <w:r w:rsidR="003250F5">
        <w:rPr>
          <w:rFonts w:cs="Times New Roman"/>
        </w:rPr>
        <w:t xml:space="preserve"> to</w:t>
      </w:r>
      <w:r w:rsidR="00316DBA">
        <w:rPr>
          <w:rFonts w:cs="Times New Roman"/>
        </w:rPr>
        <w:t xml:space="preserve"> </w:t>
      </w:r>
      <w:r w:rsidR="0054475A">
        <w:rPr>
          <w:rFonts w:cs="Times New Roman"/>
        </w:rPr>
        <w:t>help coral persist</w:t>
      </w:r>
      <w:r w:rsidR="007E5530">
        <w:rPr>
          <w:rFonts w:cs="Times New Roman"/>
        </w:rPr>
        <w:t xml:space="preserve"> </w:t>
      </w:r>
      <w:r w:rsidR="0054475A">
        <w:rPr>
          <w:rFonts w:cs="Times New Roman"/>
        </w:rPr>
        <w:t>under</w:t>
      </w:r>
      <w:r w:rsidR="007E5530">
        <w:rPr>
          <w:rFonts w:cs="Times New Roman"/>
        </w:rPr>
        <w:t xml:space="preserve"> stressful</w:t>
      </w:r>
      <w:r w:rsidR="0054475A">
        <w:rPr>
          <w:rFonts w:cs="Times New Roman"/>
        </w:rPr>
        <w:t xml:space="preserve"> conditions</w:t>
      </w:r>
      <w:r w:rsidR="008F61B6">
        <w:rPr>
          <w:rFonts w:cs="Times New Roman"/>
        </w:rPr>
        <w:t xml:space="preserve"> </w:t>
      </w:r>
      <w:r w:rsidR="00D87FD5">
        <w:rPr>
          <w:rFonts w:cs="Times New Roman"/>
        </w:rPr>
        <w:fldChar w:fldCharType="begin" w:fldLock="1"/>
      </w:r>
      <w:r w:rsidR="006E3B16">
        <w:rPr>
          <w:rFonts w:cs="Times New Roman"/>
        </w:rPr>
        <w:instrText>ADDIN CSL_CITATION { "citationItems" : [ { "id" : "ITEM-1", "itemData" : { "DOI" : "10.1046/j.1365-3040.2001.00648.x", "ISBN" : "0140-7791", "ISSN" : "01407791", "PMID" : "572", "abstract" : "[PDF]", "author" : [ { "dropping-particle" : "", "family" : "Jones", "given" : "R", "non-dropping-particle" : "", "parse-names" : false, "suffix" : "" }, { "dropping-particle" : "", "family" : "Hoegh-Guldberg", "given" : "Ove", "non-dropping-particle" : "", "parse-names" : false, "suffix" : "" } ], "container-title" : "Plant", "id" : "ITEM-1", "issued" : { "date-parts" : [ [ "2001" ] ] }, "page" : "89-99", "title" : "Diurnal changes in the photochemical efficiency of the symbiotic dinoflagellates (Dinophyceae) of {\u2026}", "type" : "article-journal", "volume" : "24" }, "uris" : [ "http://www.mendeley.com/documents/?uuid=23f8fd54-ce4e-4987-8f02-85fdaa478237" ] } ], "mendeley" : { "formattedCitation" : "(Jones &amp; Hoegh-Guldberg 2001)", "plainTextFormattedCitation" : "(Jones &amp; Hoegh-Guldberg 2001)", "previouslyFormattedCitation" : "(Jones &amp; Hoegh-Guldberg 2001)" }, "properties" : { "noteIndex" : 0 }, "schema" : "https://github.com/citation-style-language/schema/raw/master/csl-citation.json" }</w:instrText>
      </w:r>
      <w:r w:rsidR="00D87FD5">
        <w:rPr>
          <w:rFonts w:cs="Times New Roman"/>
        </w:rPr>
        <w:fldChar w:fldCharType="separate"/>
      </w:r>
      <w:r w:rsidR="00D87FD5" w:rsidRPr="00D87FD5">
        <w:rPr>
          <w:rFonts w:cs="Times New Roman"/>
          <w:noProof/>
        </w:rPr>
        <w:t>(Jones &amp; Hoegh-Guldberg 2001)</w:t>
      </w:r>
      <w:r w:rsidR="00D87FD5">
        <w:rPr>
          <w:rFonts w:cs="Times New Roman"/>
        </w:rPr>
        <w:fldChar w:fldCharType="end"/>
      </w:r>
      <w:r w:rsidR="007E5530">
        <w:rPr>
          <w:rFonts w:cs="Times New Roman"/>
        </w:rPr>
        <w:t>.</w:t>
      </w:r>
      <w:r w:rsidR="004B0967">
        <w:rPr>
          <w:rFonts w:cs="Times New Roman"/>
        </w:rPr>
        <w:t xml:space="preserve"> Several mechanisms for photoacclimation have been suggested including adjustments of photosynthetic pigment</w:t>
      </w:r>
      <w:r w:rsidR="009C0659">
        <w:rPr>
          <w:rFonts w:cs="Times New Roman"/>
        </w:rPr>
        <w:t>s to avoid oxidative stress from</w:t>
      </w:r>
      <w:r w:rsidR="004B0967">
        <w:rPr>
          <w:rFonts w:cs="Times New Roman"/>
        </w:rPr>
        <w:t xml:space="preserve"> excess light energy </w:t>
      </w:r>
      <w:r w:rsidR="004B0967">
        <w:rPr>
          <w:rFonts w:cs="Times New Roman"/>
        </w:rPr>
        <w:fldChar w:fldCharType="begin" w:fldLock="1"/>
      </w:r>
      <w:r w:rsidR="002722AF">
        <w:rPr>
          <w:rFonts w:cs="Times New Roman"/>
        </w:rPr>
        <w:instrText>ADDIN CSL_CITATION { "citationItems" : [ { "id" : "ITEM-1", "itemData" : { "author" : [ { "dropping-particle" : "", "family" : "Titlyanov", "given" : "E. A.", "non-dropping-particle" : "", "parse-names" : false, "suffix" : "" } ], "container-title" : "Proceedings of the 4th International Coral Reef Symposium", "id" : "ITEM-1", "issued" : { "date-parts" : [ [ "1981" ] ] }, "page" : "39-43", "title" : "Adaptation of reef-building corals to low light intensity", "type" : "article-journal" }, "uris" : [ "http://www.mendeley.com/documents/?uuid=6b49cd97-606a-49af-afbc-3056a9a174d8" ] } ], "mendeley" : { "formattedCitation" : "(Titlyanov 1981)", "plainTextFormattedCitation" : "(Titlyanov 1981)", "previouslyFormattedCitation" : "(Titlyanov 1981)" }, "properties" : { "noteIndex" : 0 }, "schema" : "https://github.com/citation-style-language/schema/raw/master/csl-citation.json" }</w:instrText>
      </w:r>
      <w:r w:rsidR="004B0967">
        <w:rPr>
          <w:rFonts w:cs="Times New Roman"/>
        </w:rPr>
        <w:fldChar w:fldCharType="separate"/>
      </w:r>
      <w:r w:rsidR="004B0967" w:rsidRPr="004B0967">
        <w:rPr>
          <w:rFonts w:cs="Times New Roman"/>
          <w:noProof/>
        </w:rPr>
        <w:t>(Titlyanov 1981)</w:t>
      </w:r>
      <w:r w:rsidR="004B0967">
        <w:rPr>
          <w:rFonts w:cs="Times New Roman"/>
        </w:rPr>
        <w:fldChar w:fldCharType="end"/>
      </w:r>
      <w:r w:rsidR="004B0967">
        <w:rPr>
          <w:rFonts w:cs="Times New Roman"/>
        </w:rPr>
        <w:t xml:space="preserve">. Non-photochemical quenching (NPQ), the dissipation of </w:t>
      </w:r>
      <w:r w:rsidR="002722AF">
        <w:rPr>
          <w:rFonts w:cs="Times New Roman"/>
        </w:rPr>
        <w:t>excess energy from excited-state chlorophylls</w:t>
      </w:r>
      <w:r w:rsidR="00EA7249">
        <w:rPr>
          <w:rFonts w:cs="Times New Roman"/>
        </w:rPr>
        <w:t>, is facilitated by</w:t>
      </w:r>
      <w:r w:rsidR="00DE735F">
        <w:rPr>
          <w:rFonts w:cs="Times New Roman"/>
        </w:rPr>
        <w:t xml:space="preserve"> the xanthophyll cycle in which</w:t>
      </w:r>
      <w:r w:rsidR="00EA7249">
        <w:rPr>
          <w:rFonts w:cs="Times New Roman"/>
        </w:rPr>
        <w:t xml:space="preserve"> carotenoid pigments</w:t>
      </w:r>
      <w:r w:rsidR="00A632EA">
        <w:rPr>
          <w:rFonts w:cs="Times New Roman"/>
        </w:rPr>
        <w:t xml:space="preserve"> ado</w:t>
      </w:r>
      <w:r w:rsidR="00DE735F">
        <w:rPr>
          <w:rFonts w:cs="Times New Roman"/>
        </w:rPr>
        <w:t xml:space="preserve">pt harvesting or protective forms </w:t>
      </w:r>
      <w:r w:rsidR="0069285A">
        <w:rPr>
          <w:rFonts w:cs="Times New Roman"/>
        </w:rPr>
        <w:t>depending</w:t>
      </w:r>
      <w:r w:rsidR="002C2B06">
        <w:rPr>
          <w:rFonts w:cs="Times New Roman"/>
        </w:rPr>
        <w:t xml:space="preserve"> on</w:t>
      </w:r>
      <w:r w:rsidR="00DE735F">
        <w:rPr>
          <w:rFonts w:cs="Times New Roman"/>
        </w:rPr>
        <w:t xml:space="preserve"> environmental conditions </w:t>
      </w:r>
      <w:r w:rsidR="00DE735F">
        <w:rPr>
          <w:rFonts w:cs="Times New Roman"/>
        </w:rPr>
        <w:fldChar w:fldCharType="begin" w:fldLock="1"/>
      </w:r>
      <w:r w:rsidR="00C91529">
        <w:rPr>
          <w:rFonts w:cs="Times New Roman"/>
        </w:rPr>
        <w:instrText>ADDIN CSL_CITATION { "citationItems" : [ { "id" : "ITEM-1", "itemData" : { "DOI" : "10.1104/pp.125.4.1558", "ISBN" : "0032-0889", "ISSN" : "0032-0889", "PMID" : "11299337", "abstract" : "The quantity of the light in natural environments can vary over several orders of magnitude and on a time scale that ranges from seconds to seasons. Because light is such an important environmental parameter, plants have evolved numerous biochemical and developmental responses to", "author" : [ { "dropping-particle" : "", "family" : "M\u00fcller", "given" : "P", "non-dropping-particle" : "", "parse-names" : false, "suffix" : "" }, { "dropping-particle" : "", "family" : "Li", "given" : "X P", "non-dropping-particle" : "", "parse-names" : false, "suffix" : "" }, { "dropping-particle" : "", "family" : "Niyogi", "given" : "K K", "non-dropping-particle" : "", "parse-names" : false, "suffix" : "" } ], "container-title" : "Plant physiology", "id" : "ITEM-1", "issue" : "4", "issued" : { "date-parts" : [ [ "2001" ] ] }, "page" : "1558-1566", "title" : "Non-photochemical quenching. A response to excess light energy.", "type" : "article-journal", "volume" : "125" }, "uris" : [ "http://www.mendeley.com/documents/?uuid=3c028dc3-2ec1-44aa-864b-3969ed0f1d10" ] } ], "mendeley" : { "formattedCitation" : "(M\u00fcller et al. 2001)", "plainTextFormattedCitation" : "(M\u00fcller et al. 2001)", "previouslyFormattedCitation" : "(M\u00fcller et al. 2001)" }, "properties" : { "noteIndex" : 0 }, "schema" : "https://github.com/citation-style-language/schema/raw/master/csl-citation.json" }</w:instrText>
      </w:r>
      <w:r w:rsidR="00DE735F">
        <w:rPr>
          <w:rFonts w:cs="Times New Roman"/>
        </w:rPr>
        <w:fldChar w:fldCharType="separate"/>
      </w:r>
      <w:r w:rsidR="00DE735F" w:rsidRPr="002722AF">
        <w:rPr>
          <w:rFonts w:cs="Times New Roman"/>
          <w:noProof/>
        </w:rPr>
        <w:t>(Müller et al. 2001)</w:t>
      </w:r>
      <w:r w:rsidR="00DE735F">
        <w:rPr>
          <w:rFonts w:cs="Times New Roman"/>
        </w:rPr>
        <w:fldChar w:fldCharType="end"/>
      </w:r>
      <w:r w:rsidR="00762076">
        <w:rPr>
          <w:rFonts w:cs="Times New Roman"/>
        </w:rPr>
        <w:t xml:space="preserve"> and</w:t>
      </w:r>
      <w:r w:rsidR="00692733">
        <w:rPr>
          <w:rFonts w:cs="Times New Roman"/>
        </w:rPr>
        <w:t xml:space="preserve"> may contribute to adaptations among</w:t>
      </w:r>
      <w:r w:rsidR="00011A03">
        <w:rPr>
          <w:rFonts w:cs="Times New Roman"/>
        </w:rPr>
        <w:t xml:space="preserve"> s</w:t>
      </w:r>
      <w:r w:rsidR="00692733">
        <w:rPr>
          <w:rFonts w:cs="Times New Roman"/>
        </w:rPr>
        <w:t>cleractinian corals in</w:t>
      </w:r>
      <w:r w:rsidR="00011A03">
        <w:rPr>
          <w:rFonts w:cs="Times New Roman"/>
        </w:rPr>
        <w:t xml:space="preserve"> habitats with</w:t>
      </w:r>
      <w:r w:rsidR="00692733">
        <w:rPr>
          <w:rFonts w:cs="Times New Roman"/>
        </w:rPr>
        <w:t xml:space="preserve"> different light intensities. Given the significant association</w:t>
      </w:r>
      <w:r w:rsidR="00070997">
        <w:rPr>
          <w:rFonts w:cs="Times New Roman"/>
        </w:rPr>
        <w:t xml:space="preserve"> observed</w:t>
      </w:r>
      <w:r w:rsidR="00692733">
        <w:rPr>
          <w:rFonts w:cs="Times New Roman"/>
        </w:rPr>
        <w:t xml:space="preserve"> between symbiont clade and color morph in </w:t>
      </w:r>
      <w:r w:rsidR="00692733">
        <w:rPr>
          <w:rFonts w:cs="Times New Roman"/>
          <w:i/>
        </w:rPr>
        <w:t>M. capitata</w:t>
      </w:r>
      <w:r w:rsidR="00692733">
        <w:rPr>
          <w:rFonts w:cs="Times New Roman"/>
        </w:rPr>
        <w:t xml:space="preserve">, </w:t>
      </w:r>
      <w:r w:rsidR="00376AC1">
        <w:rPr>
          <w:rFonts w:cs="Times New Roman"/>
        </w:rPr>
        <w:t>there exists a potential for NPQ to</w:t>
      </w:r>
      <w:r w:rsidR="00692733">
        <w:rPr>
          <w:rFonts w:cs="Times New Roman"/>
        </w:rPr>
        <w:t xml:space="preserve"> play a role in persistence </w:t>
      </w:r>
      <w:r w:rsidR="00C935BB">
        <w:rPr>
          <w:rFonts w:cs="Times New Roman"/>
        </w:rPr>
        <w:t>of</w:t>
      </w:r>
      <w:r w:rsidR="00692733">
        <w:rPr>
          <w:rFonts w:cs="Times New Roman"/>
        </w:rPr>
        <w:t xml:space="preserve"> this species in </w:t>
      </w:r>
      <w:r w:rsidR="00692733" w:rsidRPr="008E69BA">
        <w:rPr>
          <w:rFonts w:cs="Times New Roman"/>
        </w:rPr>
        <w:t>Kān</w:t>
      </w:r>
      <w:r w:rsidR="00692733">
        <w:rPr>
          <w:rFonts w:cs="Times New Roman"/>
        </w:rPr>
        <w:t>e‘</w:t>
      </w:r>
      <w:r w:rsidR="00692733" w:rsidRPr="008E69BA">
        <w:rPr>
          <w:rFonts w:cs="Times New Roman"/>
        </w:rPr>
        <w:t>ohe Bay</w:t>
      </w:r>
      <w:r w:rsidR="00376AC1">
        <w:rPr>
          <w:rFonts w:cs="Times New Roman"/>
        </w:rPr>
        <w:t>. T</w:t>
      </w:r>
      <w:r w:rsidR="00070997">
        <w:rPr>
          <w:rFonts w:cs="Times New Roman"/>
        </w:rPr>
        <w:t>heoretically</w:t>
      </w:r>
      <w:r w:rsidR="00376AC1">
        <w:rPr>
          <w:rFonts w:cs="Times New Roman"/>
        </w:rPr>
        <w:t>,</w:t>
      </w:r>
      <w:r w:rsidR="00070997">
        <w:rPr>
          <w:rFonts w:cs="Times New Roman"/>
        </w:rPr>
        <w:t xml:space="preserve"> </w:t>
      </w:r>
      <w:r w:rsidR="00952989">
        <w:rPr>
          <w:rFonts w:cs="Times New Roman"/>
        </w:rPr>
        <w:t xml:space="preserve">clade D symbionts </w:t>
      </w:r>
      <w:r w:rsidR="006D6D93">
        <w:rPr>
          <w:rFonts w:cs="Times New Roman"/>
        </w:rPr>
        <w:t>and/</w:t>
      </w:r>
      <w:r w:rsidR="00952989">
        <w:rPr>
          <w:rFonts w:cs="Times New Roman"/>
        </w:rPr>
        <w:t>or</w:t>
      </w:r>
      <w:r w:rsidR="00070997">
        <w:rPr>
          <w:rFonts w:cs="Times New Roman"/>
        </w:rPr>
        <w:t xml:space="preserve"> orange color morphs</w:t>
      </w:r>
      <w:r w:rsidR="00A7329A">
        <w:rPr>
          <w:rFonts w:cs="Times New Roman"/>
        </w:rPr>
        <w:t xml:space="preserve"> found in shallow environments</w:t>
      </w:r>
      <w:r w:rsidR="00376AC1">
        <w:rPr>
          <w:rFonts w:cs="Times New Roman"/>
        </w:rPr>
        <w:t xml:space="preserve"> would have a higher capacity for NPQ</w:t>
      </w:r>
      <w:r w:rsidR="00070997">
        <w:rPr>
          <w:rFonts w:cs="Times New Roman"/>
        </w:rPr>
        <w:t>, though no studies have yet investigated this</w:t>
      </w:r>
      <w:r w:rsidR="00692733">
        <w:rPr>
          <w:rFonts w:cs="Times New Roman"/>
        </w:rPr>
        <w:t>.</w:t>
      </w:r>
    </w:p>
    <w:p w14:paraId="23EA1488" w14:textId="0E52F975" w:rsidR="00797C19" w:rsidRDefault="00886F9A" w:rsidP="001C5075">
      <w:pPr>
        <w:spacing w:line="480" w:lineRule="auto"/>
        <w:rPr>
          <w:rFonts w:cs="Times New Roman"/>
        </w:rPr>
      </w:pPr>
      <w:r>
        <w:rPr>
          <w:rFonts w:cs="Times New Roman"/>
        </w:rPr>
        <w:tab/>
      </w:r>
      <w:r w:rsidR="007B2A43">
        <w:rPr>
          <w:rFonts w:cs="Times New Roman"/>
        </w:rPr>
        <w:t xml:space="preserve">The symbiont community and colony color of </w:t>
      </w:r>
      <w:r w:rsidR="007B2A43">
        <w:rPr>
          <w:rFonts w:cs="Times New Roman"/>
          <w:i/>
        </w:rPr>
        <w:t>M. capitata</w:t>
      </w:r>
      <w:r w:rsidR="00C91529">
        <w:rPr>
          <w:rFonts w:cs="Times New Roman"/>
        </w:rPr>
        <w:t xml:space="preserve"> </w:t>
      </w:r>
      <w:r w:rsidR="008F4CFD">
        <w:rPr>
          <w:rFonts w:cs="Times New Roman"/>
        </w:rPr>
        <w:t>showed</w:t>
      </w:r>
      <w:r w:rsidR="00C91529">
        <w:rPr>
          <w:rFonts w:cs="Times New Roman"/>
        </w:rPr>
        <w:t xml:space="preserve"> </w:t>
      </w:r>
      <w:r w:rsidR="008F4CFD">
        <w:rPr>
          <w:rFonts w:cs="Times New Roman"/>
        </w:rPr>
        <w:t xml:space="preserve">comparable distributions in response </w:t>
      </w:r>
      <w:r w:rsidR="00B167E2">
        <w:rPr>
          <w:rFonts w:cs="Times New Roman"/>
        </w:rPr>
        <w:t>to</w:t>
      </w:r>
      <w:r w:rsidR="00774A35">
        <w:rPr>
          <w:rFonts w:cs="Times New Roman"/>
        </w:rPr>
        <w:t xml:space="preserve"> depth-</w:t>
      </w:r>
      <w:r w:rsidR="008F4CFD">
        <w:rPr>
          <w:rFonts w:cs="Times New Roman"/>
        </w:rPr>
        <w:t>related</w:t>
      </w:r>
      <w:r w:rsidR="00B167E2">
        <w:rPr>
          <w:rFonts w:cs="Times New Roman"/>
        </w:rPr>
        <w:t xml:space="preserve"> abiotic conditions</w:t>
      </w:r>
      <w:r w:rsidR="007D21C8">
        <w:rPr>
          <w:rFonts w:cs="Times New Roman"/>
        </w:rPr>
        <w:t xml:space="preserve"> </w:t>
      </w:r>
      <w:r w:rsidR="0091502E">
        <w:rPr>
          <w:rFonts w:cs="Times New Roman"/>
        </w:rPr>
        <w:t>(Fig</w:t>
      </w:r>
      <w:r w:rsidR="00B42F91">
        <w:rPr>
          <w:rFonts w:cs="Times New Roman"/>
        </w:rPr>
        <w:t>.</w:t>
      </w:r>
      <w:r w:rsidR="0091502E">
        <w:rPr>
          <w:rFonts w:cs="Times New Roman"/>
        </w:rPr>
        <w:t xml:space="preserve"> 5</w:t>
      </w:r>
      <w:r w:rsidR="00C91529">
        <w:rPr>
          <w:rFonts w:cs="Times New Roman"/>
        </w:rPr>
        <w:t>). Brown colonies were always more likely to be clade C-dominated whereas orange colonies shifted from clade D-dominance to clade C-dominance at 2.75 m. This relationship is consistent with</w:t>
      </w:r>
      <w:r w:rsidR="00A40FB3">
        <w:rPr>
          <w:rFonts w:cs="Times New Roman"/>
        </w:rPr>
        <w:t xml:space="preserve"> symbiont</w:t>
      </w:r>
      <w:r w:rsidR="00C91529">
        <w:rPr>
          <w:rFonts w:cs="Times New Roman"/>
        </w:rPr>
        <w:t xml:space="preserve"> association</w:t>
      </w:r>
      <w:r w:rsidR="000C3AC4">
        <w:rPr>
          <w:rFonts w:cs="Times New Roman"/>
        </w:rPr>
        <w:t xml:space="preserve"> patterns</w:t>
      </w:r>
      <w:r w:rsidR="00C91529">
        <w:rPr>
          <w:rFonts w:cs="Times New Roman"/>
        </w:rPr>
        <w:t xml:space="preserve"> observed in previous reports </w:t>
      </w:r>
      <w:r w:rsidR="00C91529">
        <w:rPr>
          <w:rFonts w:cs="Times New Roman"/>
        </w:rPr>
        <w:fldChar w:fldCharType="begin" w:fldLock="1"/>
      </w:r>
      <w:r w:rsidR="006E3B16">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page" : "147-161", "title" : "Closely related Symbiodinium spp. differ in relative dominance in coral reef host communities across environmental, latitudinal and biogeographic gradients", "type" : "article-journal", "volume" : "284"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LaJeunesse et al. 2004)</w:t>
      </w:r>
      <w:r w:rsidR="00C91529">
        <w:rPr>
          <w:rFonts w:cs="Times New Roman"/>
        </w:rPr>
        <w:fldChar w:fldCharType="end"/>
      </w:r>
      <w:r w:rsidR="00C91529">
        <w:rPr>
          <w:rFonts w:cs="Times New Roman"/>
        </w:rPr>
        <w:t>. Which agent is causing the other, however, remains undetermined. Previous studies have suggested that the presence of certain fluorescence proteins coupled with a concentration of specific symbiont</w:t>
      </w:r>
      <w:r w:rsidR="001B2599">
        <w:rPr>
          <w:rFonts w:cs="Times New Roman"/>
        </w:rPr>
        <w:t>s</w:t>
      </w:r>
      <w:r w:rsidR="00C91529">
        <w:rPr>
          <w:rFonts w:cs="Times New Roman"/>
        </w:rPr>
        <w:t xml:space="preserve"> determines the coloration of a colony </w:t>
      </w:r>
      <w:r w:rsidR="00C91529">
        <w:rPr>
          <w:rFonts w:cs="Times New Roman"/>
        </w:rPr>
        <w:fldChar w:fldCharType="begin" w:fldLock="1"/>
      </w:r>
      <w:r w:rsidR="00C91529">
        <w:rPr>
          <w:rFonts w:cs="Times New Roman"/>
        </w:rPr>
        <w:instrText>ADDIN CSL_CITATION { "citationItems" : [ { "id" : "ITEM-1", "itemData" : { "DOI" : "10.4319/lo.2006.51.2.1149", "ISBN" : "0024-3590", "ISSN" : "0024-3590", "PMID" : "236343600035", "abstract" : "Heating the scleractinian coral, Montipora monasteriata (Forskal 1775) to 32 degrees C under &lt; 650 mu mol quanta m(-2) s(-1) led to bleaching in the form of a reduction in Peridinin, xanthophyll pool, chlorophyll c(2) and chlorophyll a, but areal dinoflagellates densities did not decline. Associated with this bleaching, chlorophyll (Chl) allomerization and dinoflagellate xanthophyll cycling increased. Chl allomerization is believed to result from the interaction of Chl with singlet oxygen (O-1(2)) or other reactive oxygen species. Thermally induced increases in Chl allomerization are consistent with other studies that have demonstrated that thermal stress generates reactive oxygen species in symbiotic dinoflagellates. Xanthophyll cycling requires the establishment of a pH gradient across the thylakoid membrane. Our results indicate that, during the early stages of thermal stress, thylakoid membranes are intact. Different morphs of M. monasteriata responded differently to the heat stress applied: heavily pigmented coral hosts taken from a high-light environment showed significant reductions in green fluorescent protein (GFP)-like homologues, whereas nonhost pigmented high-light morphs experienced a significant reduction in water-soluble protein content. Paradoxically, the more shade acclimated cave morph were, based on Chl fluorescence data, less thermally stressed than either of the high-light morphs. These results Support the importance of coral pigments for the regulation of the light environment within the host tissue.", "author" : [ { "dropping-particle" : "", "family" : "Dove", "given" : "Sophie", "non-dropping-particle" : "", "parse-names" : false, "suffix" : "" }, { "dropping-particle" : "", "family" : "Ortiz", "given" : "Juan Carlos", "non-dropping-particle" : "", "parse-names" : false, "suffix" : "" }, { "dropping-particle" : "", "family" : "Enr\u00edquez", "given" : "Susana", "non-dropping-particle" : "", "parse-names" : false, "suffix" : "" }, { "dropping-particle" : "", "family" : "Fine", "given" : "Maoz", "non-dropping-particle" : "", "parse-names" : false, "suffix" : "" }, { "dropping-particle" : "", "family" : "Fisher", "given" : "Paul", "non-dropping-particle" : "", "parse-names" : false, "suffix" : "" }, { "dropping-particle" : "", "family" : "Prieto", "given" : "Roberto Iglesias-", "non-dropping-particle" : "", "parse-names" : false, "suffix" : "" }, { "dropping-particle" : "", "family" : "Thornhill", "given" : "Dan", "non-dropping-particle" : "", "parse-names" : false, "suffix" : "" }, { "dropping-particle" : "", "family" : "Hoegh-Guldberg", "given" : "Ove", "non-dropping-particle" : "", "parse-names" : false, "suffix" : "" } ], "container-title" : "Limnology and Oceanography", "id" : "ITEM-1", "issue" : "2", "issued" : { "date-parts" : [ [ "2006" ] ] }, "page" : "1149-1158", "title" : "Response of holosymbiont pigments from the scleractinian coral Montipora monasteriata to short-term heat stress", "type" : "article-journal", "volume" : "51" }, "uris" : [ "http://www.mendeley.com/documents/?uuid=62bf99b4-8483-4e6d-8c0c-e8be66312e1a" ] } ], "mendeley" : { "formattedCitation" : "(Dove et al. 2006)", "plainTextFormattedCitation" : "(Dove et al. 2006)", "previouslyFormattedCitation" : "(Dove et al. 2006)"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Dove et al. 2006)</w:t>
      </w:r>
      <w:r w:rsidR="00C91529">
        <w:rPr>
          <w:rFonts w:cs="Times New Roman"/>
        </w:rPr>
        <w:fldChar w:fldCharType="end"/>
      </w:r>
      <w:r w:rsidR="00EA78FA">
        <w:rPr>
          <w:rFonts w:cs="Times New Roman"/>
        </w:rPr>
        <w:t xml:space="preserve"> while other studies</w:t>
      </w:r>
      <w:r w:rsidR="00C91529">
        <w:rPr>
          <w:rFonts w:cs="Times New Roman"/>
        </w:rPr>
        <w:t xml:space="preserve"> determined depth-related abiotic conditions shape color morph </w:t>
      </w:r>
      <w:r w:rsidR="00C91529">
        <w:rPr>
          <w:rFonts w:cs="Times New Roman"/>
        </w:rPr>
        <w:fldChar w:fldCharType="begin" w:fldLock="1"/>
      </w:r>
      <w:r w:rsidR="00A54DC1">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plainTextFormattedCitation" : "(Frade, Englebert, et al. 2008)", "previouslyFormattedCitation" : "(Frade, Englebert, et al. 2008)" }, "properties" : { "noteIndex" : 0 }, "schema" : "https://github.com/citation-style-language/schema/raw/master/csl-citation.json" }</w:instrText>
      </w:r>
      <w:r w:rsidR="00C91529">
        <w:rPr>
          <w:rFonts w:cs="Times New Roman"/>
        </w:rPr>
        <w:fldChar w:fldCharType="separate"/>
      </w:r>
      <w:r w:rsidR="00C91529" w:rsidRPr="00C91529">
        <w:rPr>
          <w:rFonts w:cs="Times New Roman"/>
          <w:noProof/>
        </w:rPr>
        <w:t>(Frade, Englebert, et al. 2008)</w:t>
      </w:r>
      <w:r w:rsidR="00C91529">
        <w:rPr>
          <w:rFonts w:cs="Times New Roman"/>
        </w:rPr>
        <w:fldChar w:fldCharType="end"/>
      </w:r>
      <w:r w:rsidR="000B046E">
        <w:rPr>
          <w:rFonts w:cs="Times New Roman"/>
        </w:rPr>
        <w:t>. We argue the latter pro</w:t>
      </w:r>
      <w:r w:rsidR="001B2599">
        <w:rPr>
          <w:rFonts w:cs="Times New Roman"/>
        </w:rPr>
        <w:t>ves more influential</w:t>
      </w:r>
      <w:r w:rsidR="000B046E">
        <w:rPr>
          <w:rFonts w:cs="Times New Roman"/>
        </w:rPr>
        <w:t xml:space="preserve"> in shaping distributional patterns of both</w:t>
      </w:r>
      <w:r w:rsidR="000B046E">
        <w:rPr>
          <w:rFonts w:cs="Times New Roman"/>
          <w:i/>
        </w:rPr>
        <w:t xml:space="preserve"> </w:t>
      </w:r>
      <w:r w:rsidR="000B046E">
        <w:rPr>
          <w:rFonts w:cs="Times New Roman"/>
        </w:rPr>
        <w:t xml:space="preserve">symbiont association and colony color morph in </w:t>
      </w:r>
      <w:r w:rsidR="000B046E">
        <w:rPr>
          <w:rFonts w:cs="Times New Roman"/>
          <w:i/>
        </w:rPr>
        <w:t>M. capitata</w:t>
      </w:r>
      <w:r w:rsidR="00976156">
        <w:rPr>
          <w:rFonts w:cs="Times New Roman"/>
          <w:i/>
        </w:rPr>
        <w:t xml:space="preserve"> </w:t>
      </w:r>
      <w:r w:rsidR="00E20F5E">
        <w:rPr>
          <w:rFonts w:cs="Times New Roman"/>
        </w:rPr>
        <w:t>across</w:t>
      </w:r>
      <w:r w:rsidR="00976156">
        <w:rPr>
          <w:rFonts w:cs="Times New Roman"/>
        </w:rPr>
        <w:t xml:space="preserve"> </w:t>
      </w:r>
      <w:r w:rsidR="00976156" w:rsidRPr="008E69BA">
        <w:rPr>
          <w:rFonts w:cs="Times New Roman"/>
        </w:rPr>
        <w:t>Kān</w:t>
      </w:r>
      <w:r w:rsidR="00976156">
        <w:rPr>
          <w:rFonts w:cs="Times New Roman"/>
        </w:rPr>
        <w:t>e‘ohe Bay</w:t>
      </w:r>
      <w:r w:rsidR="000B046E">
        <w:rPr>
          <w:rFonts w:cs="Times New Roman"/>
        </w:rPr>
        <w:t>.</w:t>
      </w:r>
      <w:r w:rsidR="001B2599">
        <w:rPr>
          <w:rFonts w:cs="Times New Roman"/>
        </w:rPr>
        <w:t xml:space="preserve"> </w:t>
      </w:r>
    </w:p>
    <w:p w14:paraId="33C338EA" w14:textId="393F87C2" w:rsidR="007D64FF" w:rsidRDefault="00C97AF7" w:rsidP="001C5075">
      <w:pPr>
        <w:spacing w:line="480" w:lineRule="auto"/>
        <w:rPr>
          <w:rFonts w:cs="Times New Roman"/>
        </w:rPr>
      </w:pPr>
      <w:r>
        <w:rPr>
          <w:rFonts w:cs="Times New Roman"/>
        </w:rPr>
        <w:tab/>
      </w:r>
      <w:r w:rsidR="00FF7DA3" w:rsidRPr="008E69BA">
        <w:rPr>
          <w:rFonts w:cs="Times New Roman"/>
        </w:rPr>
        <w:t>Physical conditions in Kān</w:t>
      </w:r>
      <w:r w:rsidR="00FF7DA3">
        <w:rPr>
          <w:rFonts w:cs="Times New Roman"/>
        </w:rPr>
        <w:t>e‘</w:t>
      </w:r>
      <w:r w:rsidR="00B85860">
        <w:rPr>
          <w:rFonts w:cs="Times New Roman"/>
        </w:rPr>
        <w:t xml:space="preserve">ohe Bay </w:t>
      </w:r>
      <w:r w:rsidR="00A915B6">
        <w:rPr>
          <w:rFonts w:cs="Times New Roman"/>
        </w:rPr>
        <w:t>are observably</w:t>
      </w:r>
      <w:r w:rsidR="00B85860">
        <w:rPr>
          <w:rFonts w:cs="Times New Roman"/>
        </w:rPr>
        <w:t xml:space="preserve"> variable within a narrow depth-range</w:t>
      </w:r>
      <w:r w:rsidR="00FF7DA3">
        <w:rPr>
          <w:rFonts w:cs="Times New Roman"/>
        </w:rPr>
        <w:t>.</w:t>
      </w:r>
      <w:r w:rsidR="00FF7DA3" w:rsidRPr="008E69BA">
        <w:rPr>
          <w:rFonts w:cs="Times New Roman"/>
        </w:rPr>
        <w:t xml:space="preserve"> </w:t>
      </w:r>
      <w:r w:rsidR="00D27984">
        <w:rPr>
          <w:rFonts w:cs="Times New Roman"/>
        </w:rPr>
        <w:t>This contrasts geographic distributional</w:t>
      </w:r>
      <w:r w:rsidR="00A915B6">
        <w:rPr>
          <w:rFonts w:cs="Times New Roman"/>
        </w:rPr>
        <w:t xml:space="preserve"> data</w:t>
      </w:r>
      <w:r w:rsidR="002E5CF8">
        <w:rPr>
          <w:rFonts w:cs="Times New Roman"/>
        </w:rPr>
        <w:t xml:space="preserve"> </w:t>
      </w:r>
      <w:r w:rsidR="00A915B6">
        <w:rPr>
          <w:rFonts w:cs="Times New Roman"/>
        </w:rPr>
        <w:t>showing</w:t>
      </w:r>
      <w:r w:rsidR="00FF7DA3" w:rsidRPr="008E69BA">
        <w:rPr>
          <w:rFonts w:cs="Times New Roman"/>
        </w:rPr>
        <w:t xml:space="preserve"> </w:t>
      </w:r>
      <w:r w:rsidR="00B41414">
        <w:rPr>
          <w:rFonts w:cs="Times New Roman"/>
        </w:rPr>
        <w:t>similarity</w:t>
      </w:r>
      <w:r w:rsidR="00FF7DA3" w:rsidRPr="008E69BA">
        <w:rPr>
          <w:rFonts w:cs="Times New Roman"/>
        </w:rPr>
        <w:t xml:space="preserve"> a</w:t>
      </w:r>
      <w:r w:rsidR="008A5346">
        <w:rPr>
          <w:rFonts w:cs="Times New Roman"/>
        </w:rPr>
        <w:t xml:space="preserve">cross </w:t>
      </w:r>
      <w:r w:rsidR="00B41414">
        <w:rPr>
          <w:rFonts w:cs="Times New Roman"/>
        </w:rPr>
        <w:t>the bay</w:t>
      </w:r>
      <w:r w:rsidR="00FF7DA3" w:rsidRPr="008E69BA">
        <w:rPr>
          <w:rFonts w:cs="Times New Roman"/>
        </w:rPr>
        <w:t xml:space="preserve"> in terms of daily mean temperature and sedimentation</w:t>
      </w:r>
      <w:r w:rsidR="00834C39">
        <w:rPr>
          <w:rFonts w:cs="Times New Roman"/>
        </w:rPr>
        <w:t xml:space="preserve"> </w:t>
      </w:r>
      <w:r w:rsidR="00834C39" w:rsidRPr="008E69BA">
        <w:rPr>
          <w:rFonts w:cs="Times New Roman"/>
        </w:rPr>
        <w:t>(Ritson-Williams &amp; Gates 2016a, Ritso</w:t>
      </w:r>
      <w:r w:rsidR="00834C39">
        <w:rPr>
          <w:rFonts w:cs="Times New Roman"/>
        </w:rPr>
        <w:t xml:space="preserve">n-Williams &amp; Gates 2016b). </w:t>
      </w:r>
      <w:r w:rsidR="00071378">
        <w:rPr>
          <w:rFonts w:cs="Times New Roman"/>
        </w:rPr>
        <w:t xml:space="preserve">However, </w:t>
      </w:r>
      <w:r w:rsidR="00325D13">
        <w:rPr>
          <w:rFonts w:cs="Times New Roman"/>
        </w:rPr>
        <w:t>light data</w:t>
      </w:r>
      <w:r w:rsidR="0089744F">
        <w:rPr>
          <w:rFonts w:cs="Times New Roman"/>
        </w:rPr>
        <w:t xml:space="preserve"> (Ritson-Williams &amp; Gates 2016c) recovered </w:t>
      </w:r>
      <w:r w:rsidR="00325D13">
        <w:rPr>
          <w:rFonts w:cs="Times New Roman"/>
        </w:rPr>
        <w:t>highest measurements in the southern region of the bay</w:t>
      </w:r>
      <w:r w:rsidR="00834C39">
        <w:rPr>
          <w:rFonts w:cs="Times New Roman"/>
        </w:rPr>
        <w:t xml:space="preserve">, </w:t>
      </w:r>
      <w:r w:rsidR="00325D13">
        <w:rPr>
          <w:rFonts w:cs="Times New Roman"/>
        </w:rPr>
        <w:t xml:space="preserve">which may </w:t>
      </w:r>
      <w:r w:rsidR="00F1511A">
        <w:rPr>
          <w:rFonts w:cs="Times New Roman"/>
        </w:rPr>
        <w:t>contribute to</w:t>
      </w:r>
      <w:r w:rsidR="00325D13">
        <w:rPr>
          <w:rFonts w:cs="Times New Roman"/>
        </w:rPr>
        <w:t xml:space="preserve"> the greater number of brown colonies h</w:t>
      </w:r>
      <w:r w:rsidR="00983C49">
        <w:rPr>
          <w:rFonts w:cs="Times New Roman"/>
        </w:rPr>
        <w:t>arboring cla</w:t>
      </w:r>
      <w:r w:rsidR="00642362">
        <w:rPr>
          <w:rFonts w:cs="Times New Roman"/>
        </w:rPr>
        <w:t>de D in this region</w:t>
      </w:r>
      <w:r w:rsidR="007579EC">
        <w:rPr>
          <w:rFonts w:cs="Times New Roman"/>
        </w:rPr>
        <w:t xml:space="preserve"> (Fig. S1)</w:t>
      </w:r>
      <w:r w:rsidR="00CB56CA">
        <w:rPr>
          <w:rFonts w:cs="Times New Roman"/>
        </w:rPr>
        <w:t xml:space="preserve"> </w:t>
      </w:r>
      <w:r w:rsidR="00642362">
        <w:rPr>
          <w:rFonts w:cs="Times New Roman"/>
        </w:rPr>
        <w:t xml:space="preserve">supporting the notion that clade D symbionts are </w:t>
      </w:r>
      <w:r w:rsidR="00F73BA7">
        <w:rPr>
          <w:rFonts w:cs="Times New Roman"/>
        </w:rPr>
        <w:t>possibly</w:t>
      </w:r>
      <w:r w:rsidR="00642362">
        <w:rPr>
          <w:rFonts w:cs="Times New Roman"/>
        </w:rPr>
        <w:t xml:space="preserve"> tolerant</w:t>
      </w:r>
      <w:r w:rsidR="00454D94">
        <w:rPr>
          <w:rFonts w:cs="Times New Roman"/>
        </w:rPr>
        <w:t xml:space="preserve"> to high </w:t>
      </w:r>
      <w:r w:rsidR="00642362">
        <w:rPr>
          <w:rFonts w:cs="Times New Roman"/>
        </w:rPr>
        <w:t>light environments</w:t>
      </w:r>
      <w:r w:rsidR="00454D94">
        <w:rPr>
          <w:rFonts w:cs="Times New Roman"/>
        </w:rPr>
        <w:t xml:space="preserve"> </w:t>
      </w:r>
      <w:r w:rsidR="00454D94">
        <w:rPr>
          <w:rFonts w:cs="Times New Roman"/>
        </w:rPr>
        <w:fldChar w:fldCharType="begin" w:fldLock="1"/>
      </w:r>
      <w:r w:rsidR="00E9410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454D94">
        <w:rPr>
          <w:rFonts w:cs="Times New Roman"/>
        </w:rPr>
        <w:fldChar w:fldCharType="separate"/>
      </w:r>
      <w:r w:rsidR="00454D94" w:rsidRPr="00454D94">
        <w:rPr>
          <w:rFonts w:cs="Times New Roman"/>
          <w:noProof/>
        </w:rPr>
        <w:t>(Finney et al. 2010)</w:t>
      </w:r>
      <w:r w:rsidR="00454D94">
        <w:rPr>
          <w:rFonts w:cs="Times New Roman"/>
        </w:rPr>
        <w:fldChar w:fldCharType="end"/>
      </w:r>
      <w:r w:rsidR="00642362">
        <w:rPr>
          <w:rFonts w:cs="Times New Roman"/>
        </w:rPr>
        <w:t>.</w:t>
      </w:r>
      <w:r w:rsidR="007D64FF">
        <w:rPr>
          <w:rFonts w:cs="Times New Roman"/>
        </w:rPr>
        <w:t xml:space="preserve"> </w:t>
      </w:r>
      <w:r w:rsidR="00D45FA1">
        <w:rPr>
          <w:rFonts w:cs="Times New Roman"/>
        </w:rPr>
        <w:t xml:space="preserve">Symbiont association in </w:t>
      </w:r>
      <w:r w:rsidR="00D45FA1" w:rsidRPr="008E69BA">
        <w:rPr>
          <w:rFonts w:cs="Times New Roman"/>
          <w:i/>
        </w:rPr>
        <w:t>M. capitata</w:t>
      </w:r>
      <w:r w:rsidR="00B7784F">
        <w:rPr>
          <w:rFonts w:cs="Times New Roman"/>
        </w:rPr>
        <w:t xml:space="preserve"> switched</w:t>
      </w:r>
      <w:r w:rsidR="00D45FA1" w:rsidRPr="008E69BA">
        <w:rPr>
          <w:rFonts w:cs="Times New Roman"/>
        </w:rPr>
        <w:t xml:space="preserve"> from a dominance of clade D to clade C </w:t>
      </w:r>
      <w:r w:rsidR="00D45FA1">
        <w:rPr>
          <w:rFonts w:cs="Times New Roman"/>
        </w:rPr>
        <w:t>at a</w:t>
      </w:r>
      <w:r w:rsidR="00D45FA1" w:rsidRPr="008E69BA">
        <w:rPr>
          <w:rFonts w:cs="Times New Roman"/>
        </w:rPr>
        <w:t xml:space="preserve"> transition dep</w:t>
      </w:r>
      <w:r w:rsidR="00D45FA1">
        <w:rPr>
          <w:rFonts w:cs="Times New Roman"/>
        </w:rPr>
        <w:t>th of 2.75 m. As Kāne‘</w:t>
      </w:r>
      <w:r w:rsidR="00D45FA1" w:rsidRPr="008E69BA">
        <w:rPr>
          <w:rFonts w:cs="Times New Roman"/>
        </w:rPr>
        <w:t xml:space="preserve">ohe Bay is quite turbid, this shallow threshold suggests that depth stratification of light intensity might be a common driver of distribution among symbiont association, though the depth of transition would depend on local abiotic conditions. </w:t>
      </w:r>
      <w:r w:rsidR="007D64FF">
        <w:rPr>
          <w:rFonts w:cs="Times New Roman"/>
        </w:rPr>
        <w:tab/>
      </w:r>
    </w:p>
    <w:p w14:paraId="05F46C9D" w14:textId="197E6334" w:rsidR="004004F0" w:rsidRPr="008E69BA" w:rsidRDefault="007D64FF" w:rsidP="001C5075">
      <w:pPr>
        <w:spacing w:line="480" w:lineRule="auto"/>
        <w:rPr>
          <w:rFonts w:cs="Times New Roman"/>
        </w:rPr>
      </w:pPr>
      <w:r>
        <w:rPr>
          <w:rFonts w:cs="Times New Roman"/>
        </w:rPr>
        <w:tab/>
      </w:r>
      <w:r w:rsidR="008F7422">
        <w:rPr>
          <w:rFonts w:cs="Times New Roman"/>
        </w:rPr>
        <w:t>Light</w:t>
      </w:r>
      <w:r w:rsidR="00E94106">
        <w:rPr>
          <w:rFonts w:cs="Times New Roman"/>
        </w:rPr>
        <w:t xml:space="preserve"> attenuation with increasing depth in the photic zone</w:t>
      </w:r>
      <w:r w:rsidR="008F7422">
        <w:rPr>
          <w:rFonts w:cs="Times New Roman"/>
        </w:rPr>
        <w:t xml:space="preserve"> has been considered</w:t>
      </w:r>
      <w:r w:rsidR="006264FB">
        <w:rPr>
          <w:rFonts w:cs="Times New Roman"/>
        </w:rPr>
        <w:t xml:space="preserve"> </w:t>
      </w:r>
      <w:r w:rsidR="008F7422">
        <w:rPr>
          <w:rFonts w:cs="Times New Roman"/>
        </w:rPr>
        <w:t xml:space="preserve">the </w:t>
      </w:r>
      <w:r w:rsidR="00C761FF">
        <w:rPr>
          <w:rFonts w:cs="Times New Roman"/>
        </w:rPr>
        <w:t>major</w:t>
      </w:r>
      <w:r w:rsidR="00CC6568">
        <w:rPr>
          <w:rFonts w:cs="Times New Roman"/>
        </w:rPr>
        <w:t xml:space="preserve"> environmental gradient</w:t>
      </w:r>
      <w:r w:rsidR="008F7422">
        <w:rPr>
          <w:rFonts w:cs="Times New Roman"/>
        </w:rPr>
        <w:t xml:space="preserve"> influencing coral symbiose</w:t>
      </w:r>
      <w:r w:rsidR="00E94106">
        <w:rPr>
          <w:rFonts w:cs="Times New Roman"/>
        </w:rPr>
        <w:t xml:space="preserve">s, </w:t>
      </w:r>
      <w:r w:rsidR="00CB012A">
        <w:rPr>
          <w:rFonts w:cs="Times New Roman"/>
        </w:rPr>
        <w:t>instigating differences in</w:t>
      </w:r>
      <w:r w:rsidR="00E94106">
        <w:rPr>
          <w:rFonts w:cs="Times New Roman"/>
        </w:rPr>
        <w:t xml:space="preserve"> </w:t>
      </w:r>
      <w:r w:rsidR="00704B56" w:rsidRPr="008E69BA">
        <w:rPr>
          <w:rFonts w:cs="Times New Roman"/>
        </w:rPr>
        <w:t xml:space="preserve">photosynthetic responses by means of photoinhibition and photoprotection in corals dominated by clades C and D respectively </w:t>
      </w:r>
      <w:r w:rsidR="00704B56" w:rsidRPr="008E69BA">
        <w:rPr>
          <w:rFonts w:cs="Times New Roman"/>
        </w:rPr>
        <w:fldChar w:fldCharType="begin" w:fldLock="1"/>
      </w:r>
      <w:r w:rsidR="0082311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page" : "742", "title" : "Thermal adaptation in reef coral symbionts", "type" : "article-journal", "volume" : "430" }, "uris" : [ "http://www.mendeley.com/documents/?uuid=6d8d3e39-66a6-38b6-bed2-72dd454b230b" ] }, { "id" : "ITEM-3", "itemData" : { "author" : [ { "dropping-particle" : "V.", "family" : "Veron", "given" : "J.", "non-dropping-particle" : "", "parse-names" : false, "suffix" : "" } ], "container-title" : "Corals of the World", "id" : "ITEM-3", "issued" : { "date-parts" : [ [ "2000" ] ] }, "title" : "No Title", "type" : "article-journal" }, "uris" : [ "http://www.mendeley.com/documents/?uuid=6dd37403-5420-4279-987c-95f238c96f05" ] } ], "mendeley" : { "formattedCitation" : "(Salih et al. 2000, Veron 2000, Rowan 2004)", "plainTextFormattedCitation" : "(Salih et al. 2000, Veron 2000, Rowan 2004)", "previouslyFormattedCitation" : "(Salih et al. 2000, Veron 2000, Rowan 2004)" }, "properties" : { "noteIndex" : 0 }, "schema" : "https://github.com/citation-style-language/schema/raw/master/csl-citation.json" }</w:instrText>
      </w:r>
      <w:r w:rsidR="00704B56" w:rsidRPr="008E69BA">
        <w:rPr>
          <w:rFonts w:cs="Times New Roman"/>
        </w:rPr>
        <w:fldChar w:fldCharType="separate"/>
      </w:r>
      <w:r w:rsidR="009678C9">
        <w:rPr>
          <w:rFonts w:cs="Times New Roman"/>
          <w:noProof/>
        </w:rPr>
        <w:t>(Salih et al. 2000,</w:t>
      </w:r>
      <w:r w:rsidR="00E94106" w:rsidRPr="00E94106">
        <w:rPr>
          <w:rFonts w:cs="Times New Roman"/>
          <w:noProof/>
        </w:rPr>
        <w:t xml:space="preserve"> Rowan 2004)</w:t>
      </w:r>
      <w:r w:rsidR="00704B56" w:rsidRPr="008E69BA">
        <w:rPr>
          <w:rFonts w:cs="Times New Roman"/>
        </w:rPr>
        <w:fldChar w:fldCharType="end"/>
      </w:r>
      <w:r w:rsidR="00AD0399">
        <w:rPr>
          <w:rFonts w:cs="Times New Roman"/>
        </w:rPr>
        <w:t>. Such a r</w:t>
      </w:r>
      <w:r w:rsidR="00704B56" w:rsidRPr="008E69BA">
        <w:rPr>
          <w:rFonts w:cs="Times New Roman"/>
        </w:rPr>
        <w:t xml:space="preserve">esponse variance validates the hypothesis that different clades of </w:t>
      </w:r>
      <w:r w:rsidR="00704B56" w:rsidRPr="008E69BA">
        <w:rPr>
          <w:rFonts w:cs="Times New Roman"/>
          <w:i/>
        </w:rPr>
        <w:t xml:space="preserve">Symbiodinium </w:t>
      </w:r>
      <w:r w:rsidR="00704B56" w:rsidRPr="008E69BA">
        <w:rPr>
          <w:rFonts w:cs="Times New Roman"/>
        </w:rPr>
        <w:t xml:space="preserve">adapt to particular light intensities </w:t>
      </w:r>
      <w:r w:rsidR="00704B56" w:rsidRPr="008E69BA">
        <w:rPr>
          <w:rFonts w:cs="Times New Roman"/>
        </w:rPr>
        <w:fldChar w:fldCharType="begin" w:fldLock="1"/>
      </w:r>
      <w:r w:rsidR="006E3B16">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Proceedings of the Royal Society of London B: Biological Sciences", "id" : "ITEM-1", "issue" : "1549", "issued" : { "date-parts" : [ [ "2004" ] ] }, "page" : "1757-1763", "title" : "Different algal symbionts explain the vertical distribution of dominant reef corals in the eastern Pacific", "type" : "article-journal", "volume" : "271"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et al. 2004)</w:t>
      </w:r>
      <w:r w:rsidR="00704B56" w:rsidRPr="008E69BA">
        <w:rPr>
          <w:rFonts w:cs="Times New Roman"/>
        </w:rPr>
        <w:fldChar w:fldCharType="end"/>
      </w:r>
      <w:r w:rsidR="00B52474">
        <w:rPr>
          <w:rFonts w:cs="Times New Roman"/>
        </w:rPr>
        <w:t xml:space="preserve"> and</w:t>
      </w:r>
      <w:r w:rsidR="00704B56" w:rsidRPr="008E69BA">
        <w:rPr>
          <w:rFonts w:cs="Times New Roman"/>
        </w:rPr>
        <w:t xml:space="preserve"> supports the </w:t>
      </w:r>
      <w:r w:rsidR="009341A7">
        <w:rPr>
          <w:rFonts w:cs="Times New Roman"/>
        </w:rPr>
        <w:t>concept</w:t>
      </w:r>
      <w:r w:rsidR="00704B56" w:rsidRPr="008E69BA">
        <w:rPr>
          <w:rFonts w:cs="Times New Roman"/>
        </w:rPr>
        <w:t xml:space="preserve"> that habitat partitioning of the symbiont community composition exists along depth-mediated light gradients </w:t>
      </w:r>
      <w:r w:rsidR="00704B56" w:rsidRPr="008E69BA">
        <w:rPr>
          <w:rFonts w:cs="Times New Roman"/>
        </w:rPr>
        <w:fldChar w:fldCharType="begin" w:fldLock="1"/>
      </w:r>
      <w:r w:rsidR="006E3B16">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 : "1", "issued" : { "date-parts" : [ [ "1994" ] ] }, "page" : "163-175", "title" : "Acclimation and adaptation to irradiance in symbiotic dinoflagellates. I. Responses of the photosynthetic unit to changes in photon flux density", "type" : "article-journal", "volume" : "113"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704B56" w:rsidRPr="008E69BA">
        <w:rPr>
          <w:rFonts w:cs="Times New Roman"/>
        </w:rPr>
        <w:fldChar w:fldCharType="separate"/>
      </w:r>
      <w:r w:rsidR="00704B56" w:rsidRPr="008E69BA">
        <w:rPr>
          <w:rFonts w:cs="Times New Roman"/>
          <w:noProof/>
        </w:rPr>
        <w:t>(Iglesias-Prieto &amp; Trench 1994)</w:t>
      </w:r>
      <w:r w:rsidR="00704B56" w:rsidRPr="008E69BA">
        <w:rPr>
          <w:rFonts w:cs="Times New Roman"/>
        </w:rPr>
        <w:fldChar w:fldCharType="end"/>
      </w:r>
      <w:r w:rsidR="00FB6669">
        <w:rPr>
          <w:rFonts w:cs="Times New Roman"/>
        </w:rPr>
        <w:t xml:space="preserve"> whether these be total irradiance or spectral niches as some studies suggest </w:t>
      </w:r>
      <w:r w:rsidR="00A15D35">
        <w:rPr>
          <w:rFonts w:cs="Times New Roman"/>
        </w:rPr>
        <w:fldChar w:fldCharType="begin" w:fldLock="1"/>
      </w:r>
      <w:r w:rsidR="00A15D35">
        <w:rPr>
          <w:rFonts w:cs="Times New Roman"/>
        </w:rPr>
        <w:instrText>ADDIN CSL_CITATION { "citationItems" : [ { "id" : "ITEM-1", "itemData" : { "DOI" : "10.1007/s00338-008-0406-3", "ISBN" : "0033800804", "ISSN" : "07224028", "abstract" : "The role of symbiont variation in the photobiol- ogy of reef corals was addressed by investigating the links among symbiont genetic diversity, function and ecological distribution in a single host species, Madracis pharensis. Symbiont distribution was studied for two depths (10 and 25 m), two diVerent light habitats (exposed and shaded) and three host colour morphs (brown, purple and green). Two Symbiodinium genotypes were present, as deWned by nuclear internal transcribed spacer 2 ribosomal DNA (ITS2-rDNA) variation. Symbiont distribution was depth- and colour morph-dependent. Type B15 occurred predomi- nantly on the deeper reef and in green and purple colonies, while type B7 was present in shallow environments and brown colonies. DiVerent light microhabitats at Wxed depths had no eVect on symbiont presence. This ecological distribution suggests that symbiont presence is potentially driven by light spectral niches. A reciprocal depth trans- plantation experiment indicated steady symbiont populations under environment change. Functional parameters such as pigment composition, chlorophyll a Xuorescence and cell densities were measured for 25 m and included in multivariate analyses. Most functional variation was explained by two photobiological assemblages that relate to either symbiont identity or light microhabitat, suggesting adaptation and acclimation, respectively. Type B15 occurs with lower cell densities and larger sizes, higher cellular pigment concentrations and higher peridinin to chlorophyll a ratio than type B7. Type B7 relates to a larger xanthophyll-pool size. These unambiguous diVerences between symbionts can explain their distributional patterns, with type B15 being potentially more adapted to darker or deeper environments than B7. Symbiont cell size may play a central role in the adaptation of coral holobionts to the deeper reef. The existence of functional diVerences between B-types shows that the clade classiWcation does not necessarily correspond to functional identity. This study supports the use of ITS2 as an ecological and functionally meaningful marker in Symbiodinium.", "author"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container-title" : "Coral Reefs", "id" : "ITEM-1", "issue" : "4", "issued" : { "date-parts" : [ [ "2008" ] ] }, "page" : "913-925", "title" : "Distribution and photobiology of Symbiodinium types in different light environments for three colour morphs of the coral Madracis pharensis: Is there more to it than total irradiance?", "type" : "article-journal", "volume" : "27" }, "uris" : [ "http://www.mendeley.com/documents/?uuid=80a1571c-49f4-42a4-8881-0d02e965429c" ] } ], "mendeley" : { "formattedCitation" : "(Frade, Englebert, et al. 2008)", "plainTextFormattedCitation" : "(Frade, Englebert, et al. 2008)", "previouslyFormattedCitation" : "(Frade, Englebert, et al. 2008)" }, "properties" : { "noteIndex" : 0 }, "schema" : "https://github.com/citation-style-language/schema/raw/master/csl-citation.json" }</w:instrText>
      </w:r>
      <w:r w:rsidR="00A15D35">
        <w:rPr>
          <w:rFonts w:cs="Times New Roman"/>
        </w:rPr>
        <w:fldChar w:fldCharType="separate"/>
      </w:r>
      <w:r w:rsidR="00A15D35" w:rsidRPr="00D354BC">
        <w:rPr>
          <w:rFonts w:cs="Times New Roman"/>
          <w:noProof/>
        </w:rPr>
        <w:t>(Frade, Englebert, et al. 2008)</w:t>
      </w:r>
      <w:r w:rsidR="00A15D35">
        <w:rPr>
          <w:rFonts w:cs="Times New Roman"/>
        </w:rPr>
        <w:fldChar w:fldCharType="end"/>
      </w:r>
      <w:r w:rsidR="00A15D35">
        <w:rPr>
          <w:rFonts w:cs="Times New Roman"/>
        </w:rPr>
        <w:t xml:space="preserve">. </w:t>
      </w:r>
    </w:p>
    <w:p w14:paraId="2725108E" w14:textId="03D4F1E8"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00CD1312">
        <w:rPr>
          <w:rFonts w:cs="Times New Roman"/>
        </w:rPr>
        <w:t>PCR analyse</w:t>
      </w:r>
      <w:r w:rsidRPr="008E69BA">
        <w:rPr>
          <w:rFonts w:cs="Times New Roman"/>
        </w:rPr>
        <w:t xml:space="preserve">s of </w:t>
      </w:r>
      <w:r w:rsidRPr="008E69BA">
        <w:rPr>
          <w:rFonts w:cs="Times New Roman"/>
          <w:i/>
        </w:rPr>
        <w:t>M. capitata</w:t>
      </w:r>
      <w:r w:rsidR="008B5BCF" w:rsidRPr="008E69BA">
        <w:rPr>
          <w:rFonts w:cs="Times New Roman"/>
          <w:i/>
        </w:rPr>
        <w:t xml:space="preserve"> </w:t>
      </w:r>
      <w:r w:rsidR="00B159D4">
        <w:rPr>
          <w:rFonts w:cs="Times New Roman"/>
        </w:rPr>
        <w:t>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occurs most strongly as a function of depth.</w:t>
      </w:r>
      <w:r w:rsidR="007E17D7">
        <w:rPr>
          <w:rFonts w:cs="Times New Roman"/>
        </w:rPr>
        <w:t xml:space="preserve"> We also observed a strong depth distribution in colony color morph.</w:t>
      </w:r>
      <w:r w:rsidRPr="008E69BA">
        <w:rPr>
          <w:rFonts w:cs="Times New Roman"/>
        </w:rPr>
        <w:t xml:space="preserve"> No significant spatial</w:t>
      </w:r>
      <w:r w:rsidR="0090162B">
        <w:rPr>
          <w:rFonts w:cs="Times New Roman"/>
        </w:rPr>
        <w:t xml:space="preserve"> distributional</w:t>
      </w:r>
      <w:r w:rsidRPr="008E69BA">
        <w:rPr>
          <w:rFonts w:cs="Times New Roman"/>
        </w:rPr>
        <w:t xml:space="preserve"> patterns arose from different reefs, reef types or areas of the bay when considering the dominance of one clade</w:t>
      </w:r>
      <w:r w:rsidR="007E17D7">
        <w:rPr>
          <w:rFonts w:cs="Times New Roman"/>
        </w:rPr>
        <w:t xml:space="preserve"> or color</w:t>
      </w:r>
      <w:bookmarkStart w:id="0" w:name="_GoBack"/>
      <w:bookmarkEnd w:id="0"/>
      <w:r w:rsidRPr="008E69BA">
        <w:rPr>
          <w:rFonts w:cs="Times New Roman"/>
        </w:rPr>
        <w:t xml:space="preserv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w:t>
      </w:r>
      <w:r w:rsidR="00FC37E9">
        <w:rPr>
          <w:rFonts w:cs="Times New Roman"/>
        </w:rPr>
        <w:t xml:space="preserve"> and irradiance</w:t>
      </w:r>
      <w:r w:rsidR="007B72E6" w:rsidRPr="008E69BA">
        <w:rPr>
          <w:rFonts w:cs="Times New Roman"/>
        </w:rPr>
        <w:t xml:space="preserve"> during summer months. Corals associating with clade D</w:t>
      </w:r>
      <w:r w:rsidR="00FC37E9">
        <w:rPr>
          <w:rFonts w:cs="Times New Roman"/>
        </w:rPr>
        <w:t xml:space="preserve"> </w:t>
      </w:r>
      <w:r w:rsidR="007B72E6" w:rsidRPr="008E69BA">
        <w:rPr>
          <w:rFonts w:cs="Times New Roman"/>
        </w:rPr>
        <w:t xml:space="preserve">dominate this highly </w:t>
      </w:r>
      <w:r w:rsidR="00FC37E9">
        <w:rPr>
          <w:rFonts w:cs="Times New Roman"/>
        </w:rPr>
        <w:t>variable</w:t>
      </w:r>
      <w:r w:rsidR="007B72E6" w:rsidRPr="008E69BA">
        <w:rPr>
          <w:rFonts w:cs="Times New Roman"/>
        </w:rPr>
        <w:t xml:space="preserve"> environment.</w:t>
      </w:r>
      <w:r w:rsidRPr="008E69BA">
        <w:rPr>
          <w:rFonts w:cs="Times New Roman"/>
        </w:rPr>
        <w:t xml:space="preserve"> </w:t>
      </w:r>
      <w:r w:rsidR="00115122">
        <w:rPr>
          <w:rFonts w:cs="Times New Roman"/>
        </w:rPr>
        <w:t>Because clade</w:t>
      </w:r>
      <w:r w:rsidR="00E25F1D" w:rsidRPr="008E69BA">
        <w:rPr>
          <w:rFonts w:cs="Times New Roman"/>
        </w:rPr>
        <w:t xml:space="preserve"> C and D</w:t>
      </w:r>
      <w:r w:rsidR="00115122">
        <w:rPr>
          <w:rFonts w:cs="Times New Roman"/>
        </w:rPr>
        <w:t xml:space="preserve"> symbionts</w:t>
      </w:r>
      <w:r w:rsidR="00E25F1D" w:rsidRPr="008E69BA">
        <w:rPr>
          <w:rFonts w:cs="Times New Roman"/>
        </w:rPr>
        <w:t xml:space="preserve"> have different physiological tolerances</w:t>
      </w:r>
      <w:r w:rsidR="0080703F">
        <w:rPr>
          <w:rFonts w:cs="Times New Roman"/>
        </w:rPr>
        <w:t>, d</w:t>
      </w:r>
      <w:r w:rsidR="00536755">
        <w:rPr>
          <w:rFonts w:cs="Times New Roman"/>
        </w:rPr>
        <w:t>epth-mediated distributional patterns</w:t>
      </w:r>
      <w:r w:rsidR="0080703F">
        <w:rPr>
          <w:rFonts w:cs="Times New Roman"/>
        </w:rPr>
        <w:t xml:space="preserve"> may serve as an adaptive mechanism</w:t>
      </w:r>
      <w:r w:rsidR="00536755">
        <w:rPr>
          <w:rFonts w:cs="Times New Roman"/>
        </w:rPr>
        <w:t xml:space="preserve"> to changing environmental conditions.</w:t>
      </w:r>
      <w:r w:rsidR="00E25F1D" w:rsidRPr="008E69BA">
        <w:rPr>
          <w:rFonts w:cs="Times New Roman"/>
        </w:rPr>
        <w:t xml:space="preserve"> </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3481BD0F" w14:textId="332B1707" w:rsidR="00DA6E1B" w:rsidRPr="00A54DC1" w:rsidRDefault="00E27ABC" w:rsidP="00A54DC1">
      <w:pPr>
        <w:spacing w:line="480" w:lineRule="auto"/>
        <w:rPr>
          <w:rFonts w:cs="Times New Roman"/>
          <w:noProof/>
        </w:rPr>
      </w:pPr>
      <w:r w:rsidRPr="008E69BA">
        <w:rPr>
          <w:rFonts w:cs="Times New Roman"/>
          <w:b/>
        </w:rPr>
        <w:t>LITERATURE CITED</w:t>
      </w:r>
    </w:p>
    <w:p w14:paraId="43DF3A9E" w14:textId="6EBB7623" w:rsidR="006E34E7" w:rsidRPr="006E34E7" w:rsidRDefault="006E3B16" w:rsidP="006E34E7">
      <w:pPr>
        <w:widowControl w:val="0"/>
        <w:autoSpaceDE w:val="0"/>
        <w:autoSpaceDN w:val="0"/>
        <w:adjustRightInd w:val="0"/>
        <w:spacing w:line="480" w:lineRule="auto"/>
        <w:ind w:left="480" w:hanging="480"/>
        <w:rPr>
          <w:rFonts w:cs="Times New Roman"/>
          <w:noProof/>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6E34E7" w:rsidRPr="006E34E7">
        <w:rPr>
          <w:rFonts w:cs="Times New Roman"/>
          <w:noProof/>
        </w:rPr>
        <w:t>Abrego D, Oppen MJH Van, Willis BL (2009) Onset of algal endosymbiont specificity varies among closely related species of Acropora corals during early ontogeny. Mol Ecol 18:3532–3543</w:t>
      </w:r>
    </w:p>
    <w:p w14:paraId="65D8A83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Anthony KRN, Fabricius KE (2000) Shifting roles of heterotrophy and autotrophy in coral energetics under varying turbidity. J Exp Mar Bio Ecol 252:221–253</w:t>
      </w:r>
    </w:p>
    <w:p w14:paraId="43BA70F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hr KD, Bruno J, Jokiel PL, Toonen RJ (2015) The unnatural history of K¯ ane’ohe Bay: coral reef resilience in the face of centuries of anthropogenic impacts. PeerJ</w:t>
      </w:r>
    </w:p>
    <w:p w14:paraId="628CA0E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2003) Flexibility And Specificity In Coral-Algal Symbiosis: Diversity, Ecology, and Biogeography of Symbiodinium. Annu Rev Ecol Evol Syst 34:661–689</w:t>
      </w:r>
    </w:p>
    <w:p w14:paraId="48058A5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Correa AMS, Cunning R (2016) Coral Reefs of the Eastern Tropical Pacific. Coral Reefs of the World 8:203–250</w:t>
      </w:r>
    </w:p>
    <w:p w14:paraId="1799364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ker AC, Starger CJ, McClanahan TR, Glynn PW (2004) Corals’ adaptive response to climate change. Nat Publ Gr 430:741</w:t>
      </w:r>
    </w:p>
    <w:p w14:paraId="6BC4E3C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arbier EB, Hacker SD, Kennedy C, Koch EW, Stier AC, Silliman BR (2011) The value of estuarine and coastal ecosystem services. Ecol Monogr 81:169–193</w:t>
      </w:r>
    </w:p>
    <w:p w14:paraId="7B62AE17"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erkelmans R, Oppen MJH Van (2006) The role of zooxanthellae in the thermal tolerance of corals: a “nugget of hope” for coral reefs in an era of climate change. Proc R Soc London B Biol Sci 273:2305–2312</w:t>
      </w:r>
    </w:p>
    <w:p w14:paraId="13BDAB1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ongaerts P, Carmichael M, Hay KB, Tonk L, Frade PR, Hoegh-guldberg O (2015) Prevalent endosymbiont zonation shapes the depth distributions of scleractinian coral species. Proc R Soc Open Sci 2:1–11</w:t>
      </w:r>
    </w:p>
    <w:p w14:paraId="6E5A034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Boulotte NM, Dalton SJ, Carroll AG, Harrison PL, Putnam HM, Peplow LM, Jh Van Oppen M (2016) Exploring the Symbiodinium rare biosphere provides evidence for symbiont switching in reef-building corals. ISME J Adv online Publ 54:1–9</w:t>
      </w:r>
    </w:p>
    <w:p w14:paraId="0E3D684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antin NE, Oppen MJH Van, Willis BL, Mieog JC, Negri AP (2009) Juvenile corals can acquire more carbon from high-performance algal symbionts. Coral Reefs 28:405–414</w:t>
      </w:r>
    </w:p>
    <w:p w14:paraId="64D74F2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1–13</w:t>
      </w:r>
    </w:p>
    <w:p w14:paraId="33055F3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unning R, Baker AC (2013) Excess algal symbionts increase the susceptibility of reef corals to bleaching. Nat Clim Chang 3:259–262</w:t>
      </w:r>
    </w:p>
    <w:p w14:paraId="7021BF9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Cunning R, Ritson-Williams R, Gates RD (2016) Patterns of bleaching and recovery of Montipora capitata in Kaneohe Bay, Hawaii, USA. MEPS 551:131–139</w:t>
      </w:r>
    </w:p>
    <w:p w14:paraId="59BF765E"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Dove S, Ortiz JC, Enríquez S, Fine M, Fisher P, Prieto RI-, Thornhill D, Hoegh-Guldberg O (2006) Response of holosymbiont pigments from the scleractinian coral Montipora monasteriata to short-term heat stress. Limnol Oceanogr 51:1149–1158</w:t>
      </w:r>
    </w:p>
    <w:p w14:paraId="212CD9AE"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 60:250–263</w:t>
      </w:r>
    </w:p>
    <w:p w14:paraId="50A7A06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49C1987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Frade PR, Jonghe F de, Vermuelen F, Bleuswuk J van, Bak RPM (2008) Variation in symbiont distribution between closely related coral species over large depth ranges. Mol Ecol 17:691–703</w:t>
      </w:r>
    </w:p>
    <w:p w14:paraId="2302C92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leason DF (1993) Differential effects of ultraviolet radiation on green and brown morphs of the Caribbean coral Porites astreoides. Limnol Ocean 38:1452–1463</w:t>
      </w:r>
    </w:p>
    <w:p w14:paraId="3CEC82D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leason DF (1998) Sedimentation and distributions of green and brown morphs of the Caribbean coral Porites astreoides Lamarck. J Exp Mar Bio Ecol 230:73–89</w:t>
      </w:r>
    </w:p>
    <w:p w14:paraId="586339A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oslee SC, Urban DL (2007) The ecodist package for dissimilarity-based analysis of ecological data. J Stat Softw 22:1–19</w:t>
      </w:r>
    </w:p>
    <w:p w14:paraId="71A6CE0C"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Goulet TL (2006) Most corals may not change their symbionts. Mar Ecol Prog Ser 321:1–7</w:t>
      </w:r>
    </w:p>
    <w:p w14:paraId="273B862A"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Iglesias-Prieto R, Beltrá N VH, Lajeunesse TC, Reyes-Bonilla H, Thomé PE (2004) Different algal symbionts explain the vertical distribution of dominant reef corals in the eastern Pacific. Proc R Soc London B Biol Sci 271:1757–1763</w:t>
      </w:r>
    </w:p>
    <w:p w14:paraId="3196D10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Iglesias-Prieto R, Trench RK (1994) Acclimation and adaptation to irradiance in symbiotic dinoflagellates. I. Responses of the photosynthetic unit to changes in photon flux density. MEPS 113:163–175</w:t>
      </w:r>
    </w:p>
    <w:p w14:paraId="01DCBB61"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kiel P (1991) Jokiel’s Scientific Guide to Kane’ohe Bay, O’ahu.</w:t>
      </w:r>
    </w:p>
    <w:p w14:paraId="0C0D2B91"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704D1D6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Jones R, Hoegh-Guldberg O (2001) Diurnal changes in the photochemical efficiency of the symbiotic dinoflagellates (Dinophyceae) of {…}. Plant 24:89–99</w:t>
      </w:r>
    </w:p>
    <w:p w14:paraId="596E3DC5"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Kelmanson I V., Matz M V. (2003) Molecular basis and evolutionary origins of color diversity in great star coral Montastraea cavernosa (Scleractinia: Faviida). Mol Biol Evol 20:1125–1133</w:t>
      </w:r>
    </w:p>
    <w:p w14:paraId="75448A3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6176CC5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enth R V. (2016) Least-Squares Means: The R Package lsmeans. J Stat Softw 69:1–33</w:t>
      </w:r>
    </w:p>
    <w:p w14:paraId="258A5C0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ittle AF, Oppen M van, Willis BL (2004) Flexibility in Algal Endosymbiosis: Shapes Growth in Reef Corals. Science (80- ) 304:1492–1494</w:t>
      </w:r>
    </w:p>
    <w:p w14:paraId="47FA6A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 275:25879–25882</w:t>
      </w:r>
    </w:p>
    <w:p w14:paraId="6CCA88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atz M V., Fradkov AF, Labs YA, Savitsky AP, Zaraisky AG, Marcelo ML, Lukyanov SA (1999) Fluorescent proteins from nonbioluminescent Anthozoa species. Nat Biotechnol 17:969–973</w:t>
      </w:r>
    </w:p>
    <w:p w14:paraId="30D9837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 26:449–457</w:t>
      </w:r>
    </w:p>
    <w:p w14:paraId="23948CD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Müller P, Li XP, Niyogi KK (2001) Non-photochemical quenching. A response to excess light energy. Plant Physiol 125:1558–1566</w:t>
      </w:r>
    </w:p>
    <w:p w14:paraId="14EC31E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Oppen MJH Van, Palstra FP, Piquet AM-T, Miller DJ (2001) Patterns of coral dinoflagellate associations in Acropora: significance of local availability and physiology of Symbiodinium strains and host ± symbiont selectivity. R Soc 268:1759–1767</w:t>
      </w:r>
    </w:p>
    <w:p w14:paraId="4443594A"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Pochon X, Gates RD (2010) A new Symbiodinium clade (Dinophyceae) from soritid foraminifera in Hawai’i. Mol Phylogenet Evol 56:492–497</w:t>
      </w:r>
    </w:p>
    <w:p w14:paraId="1BEE6AF7" w14:textId="77777777" w:rsidR="009321C1" w:rsidRPr="009321C1" w:rsidRDefault="009321C1" w:rsidP="009321C1">
      <w:pPr>
        <w:widowControl w:val="0"/>
        <w:autoSpaceDE w:val="0"/>
        <w:autoSpaceDN w:val="0"/>
        <w:adjustRightInd w:val="0"/>
        <w:spacing w:line="480" w:lineRule="auto"/>
        <w:rPr>
          <w:rFonts w:cs="Times New Roman"/>
        </w:rPr>
      </w:pPr>
      <w:r>
        <w:rPr>
          <w:rFonts w:cs="Times New Roman"/>
        </w:rPr>
        <w:t>R Core Team (2016</w:t>
      </w:r>
      <w:r w:rsidRPr="009321C1">
        <w:rPr>
          <w:rFonts w:cs="Times New Roman"/>
        </w:rPr>
        <w:t>). R: A language and environment for statistical</w:t>
      </w:r>
      <w:r>
        <w:rPr>
          <w:rFonts w:cs="Times New Roman"/>
        </w:rPr>
        <w:t xml:space="preserve"> </w:t>
      </w:r>
      <w:r w:rsidRPr="009321C1">
        <w:rPr>
          <w:rFonts w:cs="Times New Roman"/>
        </w:rPr>
        <w:t xml:space="preserve">computing. R Foundation for </w:t>
      </w:r>
      <w:r>
        <w:rPr>
          <w:rFonts w:cs="Times New Roman"/>
        </w:rPr>
        <w:tab/>
      </w:r>
      <w:r w:rsidRPr="009321C1">
        <w:rPr>
          <w:rFonts w:cs="Times New Roman"/>
        </w:rPr>
        <w:t>Statistical Computing, Vienna, Austria.</w:t>
      </w:r>
      <w:r>
        <w:rPr>
          <w:rFonts w:cs="Times New Roman"/>
        </w:rPr>
        <w:t xml:space="preserve"> </w:t>
      </w:r>
      <w:r w:rsidRPr="009321C1">
        <w:rPr>
          <w:rFonts w:cs="Times New Roman"/>
        </w:rPr>
        <w:t>URL http://www.R-project.org/.</w:t>
      </w:r>
    </w:p>
    <w:p w14:paraId="66C534B6"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Rowan R (2004) Thermal adaptation in reef coral symbionts. Nat Publ Gr 430:742</w:t>
      </w:r>
    </w:p>
    <w:p w14:paraId="3684193D"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Rowan R, Knowltono N, Paine RT (1995) Intraspecific diversity and ecological zonation in coral-algal symbiosis. Proc Natl Acad Sci 92:2850–2853</w:t>
      </w:r>
    </w:p>
    <w:p w14:paraId="04C8FAF3"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alih A, Larkum A, Cox G, Kühl M, Hoegh-Guldberg O (2000) Fluorescent pigments in corals are photoprotective. Nature 408:850–853</w:t>
      </w:r>
    </w:p>
    <w:p w14:paraId="2D50023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ampayo EM, Franceschinis L, Hoegh-Guldberg O, Dove S (2007) Niche partitioning of closely related symbiotic dinoflagellates. Mol Ecol 16:3721–3733</w:t>
      </w:r>
    </w:p>
    <w:p w14:paraId="7170B0F8"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ilverstein RN, Correa AMS, Baker AC (2012) Specificity is rarely absolute in coral-algal symbiosis: implications for coral response to climate change. Proc Biol Sci 279:2609–18</w:t>
      </w:r>
    </w:p>
    <w:p w14:paraId="0B42098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mith S V., Kimmerer WJ, Laws EA, Brock RE, Walsh TW (1981) Kaneohe Bay Sewage Diversion Experiment: Perspectives on Ecosystem Responses to Nutritional Perturbation.</w:t>
      </w:r>
    </w:p>
    <w:p w14:paraId="7F73C452"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Bird CE, Pochon X, Chasqui L, Chauka LJ, Concepcion GT, Logan D, Takabayashi M, Toonen RJ, Gates RD (2011) Variation in Symbiodinium ITS2 sequence assemblages among coral colonies. PLoS One 6:1–13</w:t>
      </w:r>
    </w:p>
    <w:p w14:paraId="173F86E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Morris E, Gates RD, Karl DM (2008) Functional diversity in coral– dinoflagellate symbiosis. PNAS 105:9256–9261</w:t>
      </w:r>
    </w:p>
    <w:p w14:paraId="7B275BB4"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 3:1317–1329</w:t>
      </w:r>
    </w:p>
    <w:p w14:paraId="2FF5F809"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Stat M, Yost DM, Gates RD (2015) Geographic structure and host specificity shape the community composition of symbiotic dinoflagellates in corals from the Northwestern Hawaiian Islands. Coral Reefs 34:1075–1086</w:t>
      </w:r>
    </w:p>
    <w:p w14:paraId="0A393DA0"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itlyanov EA (1981) Adaptation of reef-building corals to low light intensity. Proc 4th Int Coral Reef Symp:39–43</w:t>
      </w:r>
    </w:p>
    <w:p w14:paraId="50FDDA1F" w14:textId="77777777" w:rsidR="006E34E7" w:rsidRP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oller WW, Rowan R, Knowlton AN (2001) Repopulation of Zooxanthellae in the Caribbean Corals Montastraea annularis and M. faveolata following Experimental and Disease-Associated Bleaching. Biol Bull 201:360–373</w:t>
      </w:r>
    </w:p>
    <w:p w14:paraId="35A5BD8A" w14:textId="77777777" w:rsidR="006E34E7" w:rsidRDefault="006E34E7" w:rsidP="006E34E7">
      <w:pPr>
        <w:widowControl w:val="0"/>
        <w:autoSpaceDE w:val="0"/>
        <w:autoSpaceDN w:val="0"/>
        <w:adjustRightInd w:val="0"/>
        <w:spacing w:line="480" w:lineRule="auto"/>
        <w:ind w:left="480" w:hanging="480"/>
        <w:rPr>
          <w:rFonts w:cs="Times New Roman"/>
          <w:noProof/>
        </w:rPr>
      </w:pPr>
      <w:r w:rsidRPr="006E34E7">
        <w:rPr>
          <w:rFonts w:cs="Times New Roman"/>
          <w:noProof/>
        </w:rPr>
        <w:t>Tonk L, Sampayo EM, Weeks S, Magno-Canto M, Hoegh-Guldberg O (2013) Host-Specific Interactions with Environmental Factors Shape the Distribution of Symbiodinium across the Great Barrier Reef. PLoS One 8:1–14</w:t>
      </w:r>
    </w:p>
    <w:p w14:paraId="23334D4F" w14:textId="25C94013" w:rsidR="00EF77D5" w:rsidRPr="00644893" w:rsidRDefault="006E3B16" w:rsidP="006E34E7">
      <w:pPr>
        <w:widowControl w:val="0"/>
        <w:autoSpaceDE w:val="0"/>
        <w:autoSpaceDN w:val="0"/>
        <w:adjustRightInd w:val="0"/>
        <w:spacing w:line="480" w:lineRule="auto"/>
        <w:ind w:left="480" w:hanging="480"/>
        <w:rPr>
          <w:rFonts w:cs="Times New Roman"/>
        </w:rPr>
      </w:pPr>
      <w:r>
        <w:rPr>
          <w:rFonts w:cs="Times New Roman"/>
        </w:rPr>
        <w:fldChar w:fldCharType="end"/>
      </w:r>
    </w:p>
    <w:p w14:paraId="11CB0008" w14:textId="175844AB" w:rsidR="00E70A1E" w:rsidRPr="000C5C7F" w:rsidRDefault="00B67855" w:rsidP="001C5075">
      <w:pPr>
        <w:spacing w:line="480" w:lineRule="auto"/>
        <w:rPr>
          <w:rFonts w:cs="Times New Roman"/>
          <w:b/>
        </w:rPr>
      </w:pPr>
      <w:r w:rsidRPr="008E69BA">
        <w:rPr>
          <w:rFonts w:cs="Times New Roman"/>
          <w:b/>
        </w:rPr>
        <w:t>FIGURE CAPTIONS</w:t>
      </w:r>
    </w:p>
    <w:p w14:paraId="28FF895A" w14:textId="0A326ADB" w:rsidR="006E1593" w:rsidRPr="008E69BA" w:rsidRDefault="000C5C7F" w:rsidP="001C5075">
      <w:pPr>
        <w:spacing w:line="480" w:lineRule="auto"/>
        <w:rPr>
          <w:rFonts w:cs="Times New Roman"/>
        </w:rPr>
      </w:pPr>
      <w:r>
        <w:rPr>
          <w:rFonts w:cs="Times New Roman"/>
        </w:rPr>
        <w:t>Fig. 1</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1AA30811" w:rsidR="0028126E" w:rsidRPr="008E69BA" w:rsidRDefault="000C5C7F" w:rsidP="001C5075">
      <w:pPr>
        <w:spacing w:line="480" w:lineRule="auto"/>
        <w:rPr>
          <w:rFonts w:cs="Times New Roman"/>
        </w:rPr>
      </w:pPr>
      <w:r>
        <w:rPr>
          <w:rFonts w:cs="Times New Roman"/>
        </w:rPr>
        <w:t>Fig. 2</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57C1E3A6" w:rsidR="0029390E" w:rsidRPr="008E69BA" w:rsidRDefault="000C5C7F" w:rsidP="001C5075">
      <w:pPr>
        <w:spacing w:line="480" w:lineRule="auto"/>
        <w:rPr>
          <w:rFonts w:cs="Times New Roman"/>
        </w:rPr>
      </w:pPr>
      <w:r>
        <w:rPr>
          <w:rFonts w:cs="Times New Roman"/>
        </w:rPr>
        <w:t>Fig. 3</w:t>
      </w:r>
      <w:r w:rsidR="00F423C6" w:rsidRPr="008E69BA">
        <w:rPr>
          <w:rFonts w:cs="Times New Roman"/>
        </w:rPr>
        <w:t>. 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 Bar colors indicate colony color morph</w:t>
      </w:r>
    </w:p>
    <w:p w14:paraId="68CCF83D" w14:textId="77777777" w:rsidR="00462897" w:rsidRPr="008E69BA" w:rsidRDefault="00462897" w:rsidP="001C5075">
      <w:pPr>
        <w:spacing w:line="480" w:lineRule="auto"/>
        <w:rPr>
          <w:rFonts w:cs="Times New Roman"/>
        </w:rPr>
      </w:pPr>
    </w:p>
    <w:p w14:paraId="0850B00F" w14:textId="3E6CB366" w:rsidR="00356001" w:rsidRPr="008E69BA" w:rsidRDefault="000C5C7F" w:rsidP="00356001">
      <w:pPr>
        <w:spacing w:line="480" w:lineRule="auto"/>
        <w:rPr>
          <w:rFonts w:cs="Times New Roman"/>
        </w:rPr>
      </w:pPr>
      <w:r>
        <w:rPr>
          <w:rFonts w:cs="Times New Roman"/>
        </w:rPr>
        <w:t>Fig. 4</w:t>
      </w:r>
      <w:r w:rsidR="00356001" w:rsidRPr="008E69BA">
        <w:rPr>
          <w:rFonts w:cs="Times New Roman"/>
        </w:rPr>
        <w:t xml:space="preserve">. </w:t>
      </w:r>
      <w:r>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1A7ED511" w14:textId="77777777" w:rsidR="00356001" w:rsidRPr="008E69BA" w:rsidRDefault="00356001" w:rsidP="001C5075">
      <w:pPr>
        <w:spacing w:line="480" w:lineRule="auto"/>
        <w:rPr>
          <w:rFonts w:cs="Times New Roman"/>
        </w:rPr>
      </w:pPr>
    </w:p>
    <w:p w14:paraId="32E1C84F" w14:textId="4153BAFB" w:rsidR="002A083E" w:rsidRPr="008E69BA" w:rsidRDefault="000C5C7F" w:rsidP="00C42339">
      <w:pPr>
        <w:spacing w:line="480" w:lineRule="auto"/>
        <w:rPr>
          <w:rFonts w:cs="Times New Roman"/>
        </w:rPr>
      </w:pPr>
      <w:r>
        <w:rPr>
          <w:rFonts w:cs="Times New Roman"/>
        </w:rPr>
        <w:t>Fig. 5</w:t>
      </w:r>
      <w:r w:rsidR="00356001" w:rsidRPr="008E69BA">
        <w:rPr>
          <w:rFonts w:cs="Times New Roman"/>
        </w:rPr>
        <w:t>.</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2A083E"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3E37"/>
    <w:rsid w:val="00004983"/>
    <w:rsid w:val="000052F7"/>
    <w:rsid w:val="00006C9C"/>
    <w:rsid w:val="00011A03"/>
    <w:rsid w:val="00012EDC"/>
    <w:rsid w:val="000132B4"/>
    <w:rsid w:val="000144F0"/>
    <w:rsid w:val="00014D48"/>
    <w:rsid w:val="000158EE"/>
    <w:rsid w:val="00015958"/>
    <w:rsid w:val="00015C79"/>
    <w:rsid w:val="0001695D"/>
    <w:rsid w:val="0002042E"/>
    <w:rsid w:val="00023302"/>
    <w:rsid w:val="00030C03"/>
    <w:rsid w:val="0003200E"/>
    <w:rsid w:val="00032FC4"/>
    <w:rsid w:val="00033328"/>
    <w:rsid w:val="00036B1F"/>
    <w:rsid w:val="000374EB"/>
    <w:rsid w:val="0004123E"/>
    <w:rsid w:val="00041452"/>
    <w:rsid w:val="00041BF0"/>
    <w:rsid w:val="0004311D"/>
    <w:rsid w:val="000433BD"/>
    <w:rsid w:val="00043544"/>
    <w:rsid w:val="00052A06"/>
    <w:rsid w:val="00053FA8"/>
    <w:rsid w:val="00055028"/>
    <w:rsid w:val="000571ED"/>
    <w:rsid w:val="00061F1E"/>
    <w:rsid w:val="00065E28"/>
    <w:rsid w:val="00067A52"/>
    <w:rsid w:val="00070850"/>
    <w:rsid w:val="00070997"/>
    <w:rsid w:val="00070EAE"/>
    <w:rsid w:val="00071378"/>
    <w:rsid w:val="00071FCE"/>
    <w:rsid w:val="00072F53"/>
    <w:rsid w:val="00073F1D"/>
    <w:rsid w:val="00075529"/>
    <w:rsid w:val="000766EF"/>
    <w:rsid w:val="00077847"/>
    <w:rsid w:val="000825E9"/>
    <w:rsid w:val="000828B3"/>
    <w:rsid w:val="000859BE"/>
    <w:rsid w:val="000901FE"/>
    <w:rsid w:val="00093AFC"/>
    <w:rsid w:val="00093E01"/>
    <w:rsid w:val="0009701C"/>
    <w:rsid w:val="000A03A7"/>
    <w:rsid w:val="000A3FF3"/>
    <w:rsid w:val="000A533F"/>
    <w:rsid w:val="000A5593"/>
    <w:rsid w:val="000B046E"/>
    <w:rsid w:val="000B11B3"/>
    <w:rsid w:val="000C12A6"/>
    <w:rsid w:val="000C37C8"/>
    <w:rsid w:val="000C3AC4"/>
    <w:rsid w:val="000C4495"/>
    <w:rsid w:val="000C5C7F"/>
    <w:rsid w:val="000C755E"/>
    <w:rsid w:val="000C7B82"/>
    <w:rsid w:val="000D61F7"/>
    <w:rsid w:val="000D6ED4"/>
    <w:rsid w:val="000E1D7F"/>
    <w:rsid w:val="000E2B29"/>
    <w:rsid w:val="000E2DDB"/>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67E3"/>
    <w:rsid w:val="0010700E"/>
    <w:rsid w:val="001105BB"/>
    <w:rsid w:val="00111E23"/>
    <w:rsid w:val="00112223"/>
    <w:rsid w:val="00112FD9"/>
    <w:rsid w:val="00115122"/>
    <w:rsid w:val="00115E15"/>
    <w:rsid w:val="00117C01"/>
    <w:rsid w:val="001209AE"/>
    <w:rsid w:val="0012114C"/>
    <w:rsid w:val="001219EB"/>
    <w:rsid w:val="001248D3"/>
    <w:rsid w:val="00126837"/>
    <w:rsid w:val="001270BB"/>
    <w:rsid w:val="00133B63"/>
    <w:rsid w:val="00134128"/>
    <w:rsid w:val="0013419C"/>
    <w:rsid w:val="00135B65"/>
    <w:rsid w:val="001368EE"/>
    <w:rsid w:val="001373D3"/>
    <w:rsid w:val="00137667"/>
    <w:rsid w:val="00140C8F"/>
    <w:rsid w:val="00143D8B"/>
    <w:rsid w:val="0014634D"/>
    <w:rsid w:val="001521F2"/>
    <w:rsid w:val="00152B77"/>
    <w:rsid w:val="001554D8"/>
    <w:rsid w:val="00155680"/>
    <w:rsid w:val="0015692E"/>
    <w:rsid w:val="00161F9B"/>
    <w:rsid w:val="00162D27"/>
    <w:rsid w:val="001649E5"/>
    <w:rsid w:val="00164F60"/>
    <w:rsid w:val="0016592B"/>
    <w:rsid w:val="00166730"/>
    <w:rsid w:val="0017023E"/>
    <w:rsid w:val="001718C1"/>
    <w:rsid w:val="001726A2"/>
    <w:rsid w:val="00173C7F"/>
    <w:rsid w:val="00174179"/>
    <w:rsid w:val="0017484A"/>
    <w:rsid w:val="00180339"/>
    <w:rsid w:val="00180E9C"/>
    <w:rsid w:val="00187A61"/>
    <w:rsid w:val="0019098F"/>
    <w:rsid w:val="00191A87"/>
    <w:rsid w:val="00192B0C"/>
    <w:rsid w:val="00194E47"/>
    <w:rsid w:val="001950F6"/>
    <w:rsid w:val="00196A56"/>
    <w:rsid w:val="001A0501"/>
    <w:rsid w:val="001A22BE"/>
    <w:rsid w:val="001A22F5"/>
    <w:rsid w:val="001A2EB8"/>
    <w:rsid w:val="001A4E29"/>
    <w:rsid w:val="001A5B31"/>
    <w:rsid w:val="001A6D3D"/>
    <w:rsid w:val="001B0238"/>
    <w:rsid w:val="001B2599"/>
    <w:rsid w:val="001B3DC1"/>
    <w:rsid w:val="001B53BF"/>
    <w:rsid w:val="001B6287"/>
    <w:rsid w:val="001B721F"/>
    <w:rsid w:val="001B7257"/>
    <w:rsid w:val="001C3ECA"/>
    <w:rsid w:val="001C45E9"/>
    <w:rsid w:val="001C5075"/>
    <w:rsid w:val="001D1DB0"/>
    <w:rsid w:val="001D3735"/>
    <w:rsid w:val="001D44BE"/>
    <w:rsid w:val="001D62B4"/>
    <w:rsid w:val="001D657E"/>
    <w:rsid w:val="001D6E08"/>
    <w:rsid w:val="001E525B"/>
    <w:rsid w:val="001E5C4F"/>
    <w:rsid w:val="001E5EB3"/>
    <w:rsid w:val="001E7AB2"/>
    <w:rsid w:val="001F1463"/>
    <w:rsid w:val="001F2A2C"/>
    <w:rsid w:val="001F336F"/>
    <w:rsid w:val="001F3A67"/>
    <w:rsid w:val="001F53BB"/>
    <w:rsid w:val="001F5FB3"/>
    <w:rsid w:val="001F79D7"/>
    <w:rsid w:val="001F7C42"/>
    <w:rsid w:val="00200558"/>
    <w:rsid w:val="002039B1"/>
    <w:rsid w:val="00206F70"/>
    <w:rsid w:val="0020704F"/>
    <w:rsid w:val="0020784C"/>
    <w:rsid w:val="002114AE"/>
    <w:rsid w:val="00213762"/>
    <w:rsid w:val="00213D73"/>
    <w:rsid w:val="00217358"/>
    <w:rsid w:val="00221F4E"/>
    <w:rsid w:val="002228EC"/>
    <w:rsid w:val="002236B7"/>
    <w:rsid w:val="00224C68"/>
    <w:rsid w:val="00226626"/>
    <w:rsid w:val="0023232C"/>
    <w:rsid w:val="00233C6F"/>
    <w:rsid w:val="00235E87"/>
    <w:rsid w:val="002360A6"/>
    <w:rsid w:val="002373A8"/>
    <w:rsid w:val="002400B4"/>
    <w:rsid w:val="002411AB"/>
    <w:rsid w:val="002424E5"/>
    <w:rsid w:val="00247DA1"/>
    <w:rsid w:val="00252E38"/>
    <w:rsid w:val="00253A6A"/>
    <w:rsid w:val="00253C0F"/>
    <w:rsid w:val="002558BA"/>
    <w:rsid w:val="002558D7"/>
    <w:rsid w:val="00260D34"/>
    <w:rsid w:val="002634E3"/>
    <w:rsid w:val="00265F59"/>
    <w:rsid w:val="00270458"/>
    <w:rsid w:val="0027098C"/>
    <w:rsid w:val="002722AF"/>
    <w:rsid w:val="0027326C"/>
    <w:rsid w:val="002738EB"/>
    <w:rsid w:val="0027515A"/>
    <w:rsid w:val="0028126E"/>
    <w:rsid w:val="00286706"/>
    <w:rsid w:val="0029390E"/>
    <w:rsid w:val="00294C03"/>
    <w:rsid w:val="00294E80"/>
    <w:rsid w:val="002955F1"/>
    <w:rsid w:val="002A083E"/>
    <w:rsid w:val="002A4685"/>
    <w:rsid w:val="002A59CD"/>
    <w:rsid w:val="002A7601"/>
    <w:rsid w:val="002B0CF3"/>
    <w:rsid w:val="002B21E3"/>
    <w:rsid w:val="002B3392"/>
    <w:rsid w:val="002B533D"/>
    <w:rsid w:val="002B65FB"/>
    <w:rsid w:val="002C03FE"/>
    <w:rsid w:val="002C06F6"/>
    <w:rsid w:val="002C0984"/>
    <w:rsid w:val="002C13BB"/>
    <w:rsid w:val="002C2600"/>
    <w:rsid w:val="002C286B"/>
    <w:rsid w:val="002C2B06"/>
    <w:rsid w:val="002C3AB1"/>
    <w:rsid w:val="002C44D5"/>
    <w:rsid w:val="002C72E4"/>
    <w:rsid w:val="002C7CC3"/>
    <w:rsid w:val="002D3863"/>
    <w:rsid w:val="002D4EA4"/>
    <w:rsid w:val="002D5288"/>
    <w:rsid w:val="002D55BA"/>
    <w:rsid w:val="002D6248"/>
    <w:rsid w:val="002E0CCC"/>
    <w:rsid w:val="002E2C57"/>
    <w:rsid w:val="002E47B0"/>
    <w:rsid w:val="002E5CF8"/>
    <w:rsid w:val="002E6B28"/>
    <w:rsid w:val="002F181A"/>
    <w:rsid w:val="002F2A1E"/>
    <w:rsid w:val="002F3D05"/>
    <w:rsid w:val="002F5D6D"/>
    <w:rsid w:val="002F69F9"/>
    <w:rsid w:val="002F6A1E"/>
    <w:rsid w:val="002F7379"/>
    <w:rsid w:val="002F7F78"/>
    <w:rsid w:val="00301E2B"/>
    <w:rsid w:val="00303155"/>
    <w:rsid w:val="00306F6C"/>
    <w:rsid w:val="003161DA"/>
    <w:rsid w:val="00316DBA"/>
    <w:rsid w:val="00316E8B"/>
    <w:rsid w:val="0031787A"/>
    <w:rsid w:val="003250F5"/>
    <w:rsid w:val="00325D13"/>
    <w:rsid w:val="00325D5C"/>
    <w:rsid w:val="00325EA8"/>
    <w:rsid w:val="003264EF"/>
    <w:rsid w:val="0033008A"/>
    <w:rsid w:val="00335208"/>
    <w:rsid w:val="0033574F"/>
    <w:rsid w:val="003370E4"/>
    <w:rsid w:val="00340911"/>
    <w:rsid w:val="00340D58"/>
    <w:rsid w:val="00341D6F"/>
    <w:rsid w:val="00342464"/>
    <w:rsid w:val="00344A51"/>
    <w:rsid w:val="003518AE"/>
    <w:rsid w:val="0035422A"/>
    <w:rsid w:val="00356001"/>
    <w:rsid w:val="003567ED"/>
    <w:rsid w:val="003570F8"/>
    <w:rsid w:val="0035782B"/>
    <w:rsid w:val="00360446"/>
    <w:rsid w:val="003611CB"/>
    <w:rsid w:val="0036133C"/>
    <w:rsid w:val="003624F4"/>
    <w:rsid w:val="0036363F"/>
    <w:rsid w:val="00364683"/>
    <w:rsid w:val="0036483C"/>
    <w:rsid w:val="00367CAF"/>
    <w:rsid w:val="00367F75"/>
    <w:rsid w:val="003743FF"/>
    <w:rsid w:val="0037484A"/>
    <w:rsid w:val="00376AC1"/>
    <w:rsid w:val="00384353"/>
    <w:rsid w:val="00385FCA"/>
    <w:rsid w:val="00387A4A"/>
    <w:rsid w:val="003915D2"/>
    <w:rsid w:val="00391F0A"/>
    <w:rsid w:val="00392B7E"/>
    <w:rsid w:val="003A0CED"/>
    <w:rsid w:val="003A38FA"/>
    <w:rsid w:val="003A4FF0"/>
    <w:rsid w:val="003A7938"/>
    <w:rsid w:val="003A7B86"/>
    <w:rsid w:val="003B43CA"/>
    <w:rsid w:val="003B7170"/>
    <w:rsid w:val="003B7234"/>
    <w:rsid w:val="003B75E1"/>
    <w:rsid w:val="003B75E6"/>
    <w:rsid w:val="003B77D3"/>
    <w:rsid w:val="003C13F9"/>
    <w:rsid w:val="003C5856"/>
    <w:rsid w:val="003C6215"/>
    <w:rsid w:val="003D0239"/>
    <w:rsid w:val="003D428B"/>
    <w:rsid w:val="003D4AC8"/>
    <w:rsid w:val="003D4BE6"/>
    <w:rsid w:val="003D5BA5"/>
    <w:rsid w:val="003D67EF"/>
    <w:rsid w:val="003D6AAA"/>
    <w:rsid w:val="003D71B8"/>
    <w:rsid w:val="003E250A"/>
    <w:rsid w:val="003E3BA8"/>
    <w:rsid w:val="003E472B"/>
    <w:rsid w:val="003E6497"/>
    <w:rsid w:val="003E6609"/>
    <w:rsid w:val="003E6BC8"/>
    <w:rsid w:val="003E775A"/>
    <w:rsid w:val="003F1B3B"/>
    <w:rsid w:val="003F54CC"/>
    <w:rsid w:val="003F6038"/>
    <w:rsid w:val="003F604C"/>
    <w:rsid w:val="003F618B"/>
    <w:rsid w:val="003F68DA"/>
    <w:rsid w:val="004004F0"/>
    <w:rsid w:val="00400C61"/>
    <w:rsid w:val="00401C4F"/>
    <w:rsid w:val="00403D55"/>
    <w:rsid w:val="004064D9"/>
    <w:rsid w:val="00407C3C"/>
    <w:rsid w:val="00410C2E"/>
    <w:rsid w:val="00417777"/>
    <w:rsid w:val="00420771"/>
    <w:rsid w:val="00420905"/>
    <w:rsid w:val="00423C2B"/>
    <w:rsid w:val="00424F58"/>
    <w:rsid w:val="00427DE3"/>
    <w:rsid w:val="0043636D"/>
    <w:rsid w:val="0043793C"/>
    <w:rsid w:val="00440C31"/>
    <w:rsid w:val="00440F13"/>
    <w:rsid w:val="004415EF"/>
    <w:rsid w:val="00447298"/>
    <w:rsid w:val="00447FA9"/>
    <w:rsid w:val="0045067C"/>
    <w:rsid w:val="004506DC"/>
    <w:rsid w:val="00450CA3"/>
    <w:rsid w:val="00451260"/>
    <w:rsid w:val="00453D42"/>
    <w:rsid w:val="00454D94"/>
    <w:rsid w:val="00454FBD"/>
    <w:rsid w:val="00455D36"/>
    <w:rsid w:val="0046000B"/>
    <w:rsid w:val="00462897"/>
    <w:rsid w:val="00465701"/>
    <w:rsid w:val="00466384"/>
    <w:rsid w:val="0046744E"/>
    <w:rsid w:val="00471B30"/>
    <w:rsid w:val="00475532"/>
    <w:rsid w:val="00475B5C"/>
    <w:rsid w:val="00476AF6"/>
    <w:rsid w:val="00480497"/>
    <w:rsid w:val="00481A2D"/>
    <w:rsid w:val="004840D5"/>
    <w:rsid w:val="00484C54"/>
    <w:rsid w:val="0048641C"/>
    <w:rsid w:val="00492637"/>
    <w:rsid w:val="0049388B"/>
    <w:rsid w:val="004948D8"/>
    <w:rsid w:val="004A183F"/>
    <w:rsid w:val="004A25BD"/>
    <w:rsid w:val="004A2637"/>
    <w:rsid w:val="004A2D94"/>
    <w:rsid w:val="004A338D"/>
    <w:rsid w:val="004A34BF"/>
    <w:rsid w:val="004A3531"/>
    <w:rsid w:val="004A3C69"/>
    <w:rsid w:val="004A43A8"/>
    <w:rsid w:val="004A5D7B"/>
    <w:rsid w:val="004A67F4"/>
    <w:rsid w:val="004A72CF"/>
    <w:rsid w:val="004A7FD5"/>
    <w:rsid w:val="004B0967"/>
    <w:rsid w:val="004B17E1"/>
    <w:rsid w:val="004B1B53"/>
    <w:rsid w:val="004B351C"/>
    <w:rsid w:val="004B4DC9"/>
    <w:rsid w:val="004B56AF"/>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43EB"/>
    <w:rsid w:val="004F4A47"/>
    <w:rsid w:val="004F50C5"/>
    <w:rsid w:val="004F5A9B"/>
    <w:rsid w:val="00502D50"/>
    <w:rsid w:val="00505128"/>
    <w:rsid w:val="005113D2"/>
    <w:rsid w:val="00512694"/>
    <w:rsid w:val="005146FD"/>
    <w:rsid w:val="00520170"/>
    <w:rsid w:val="0052175F"/>
    <w:rsid w:val="00523DB1"/>
    <w:rsid w:val="00523F3F"/>
    <w:rsid w:val="005248C8"/>
    <w:rsid w:val="0052780B"/>
    <w:rsid w:val="00527E89"/>
    <w:rsid w:val="00535D69"/>
    <w:rsid w:val="00536755"/>
    <w:rsid w:val="0054475A"/>
    <w:rsid w:val="00545255"/>
    <w:rsid w:val="005455BC"/>
    <w:rsid w:val="00545D2C"/>
    <w:rsid w:val="0054639F"/>
    <w:rsid w:val="00550639"/>
    <w:rsid w:val="005518B9"/>
    <w:rsid w:val="00554929"/>
    <w:rsid w:val="00556397"/>
    <w:rsid w:val="0056159C"/>
    <w:rsid w:val="00563F50"/>
    <w:rsid w:val="005649FF"/>
    <w:rsid w:val="00565043"/>
    <w:rsid w:val="00565BF7"/>
    <w:rsid w:val="00567297"/>
    <w:rsid w:val="005724DB"/>
    <w:rsid w:val="00573FC3"/>
    <w:rsid w:val="00574C12"/>
    <w:rsid w:val="005775BA"/>
    <w:rsid w:val="00577B9E"/>
    <w:rsid w:val="00577CFB"/>
    <w:rsid w:val="005804F6"/>
    <w:rsid w:val="00581A9E"/>
    <w:rsid w:val="00583362"/>
    <w:rsid w:val="00583F22"/>
    <w:rsid w:val="00585076"/>
    <w:rsid w:val="0058562E"/>
    <w:rsid w:val="0058774F"/>
    <w:rsid w:val="00587D28"/>
    <w:rsid w:val="0059177A"/>
    <w:rsid w:val="005921EF"/>
    <w:rsid w:val="00594099"/>
    <w:rsid w:val="00596602"/>
    <w:rsid w:val="005A4B52"/>
    <w:rsid w:val="005B07F0"/>
    <w:rsid w:val="005B1F96"/>
    <w:rsid w:val="005B46C5"/>
    <w:rsid w:val="005B6180"/>
    <w:rsid w:val="005B7D80"/>
    <w:rsid w:val="005C08D5"/>
    <w:rsid w:val="005C113D"/>
    <w:rsid w:val="005C471F"/>
    <w:rsid w:val="005C6CEC"/>
    <w:rsid w:val="005C7B19"/>
    <w:rsid w:val="005D07EC"/>
    <w:rsid w:val="005D096F"/>
    <w:rsid w:val="005D4D84"/>
    <w:rsid w:val="005D519C"/>
    <w:rsid w:val="005D5F03"/>
    <w:rsid w:val="005D6284"/>
    <w:rsid w:val="005D692C"/>
    <w:rsid w:val="005E0A9A"/>
    <w:rsid w:val="005E2C60"/>
    <w:rsid w:val="005E3D92"/>
    <w:rsid w:val="005E5579"/>
    <w:rsid w:val="005F6949"/>
    <w:rsid w:val="005F7E93"/>
    <w:rsid w:val="006057FF"/>
    <w:rsid w:val="006067EB"/>
    <w:rsid w:val="0060760D"/>
    <w:rsid w:val="00613BDB"/>
    <w:rsid w:val="00613F87"/>
    <w:rsid w:val="00615340"/>
    <w:rsid w:val="006159C4"/>
    <w:rsid w:val="00615A15"/>
    <w:rsid w:val="006163F4"/>
    <w:rsid w:val="00616B72"/>
    <w:rsid w:val="006213C4"/>
    <w:rsid w:val="0062210A"/>
    <w:rsid w:val="00622DD5"/>
    <w:rsid w:val="00625F77"/>
    <w:rsid w:val="006264FB"/>
    <w:rsid w:val="006349EE"/>
    <w:rsid w:val="00635AFC"/>
    <w:rsid w:val="006374D3"/>
    <w:rsid w:val="0064215B"/>
    <w:rsid w:val="00642362"/>
    <w:rsid w:val="00643740"/>
    <w:rsid w:val="00644893"/>
    <w:rsid w:val="006451BA"/>
    <w:rsid w:val="006459F1"/>
    <w:rsid w:val="00646384"/>
    <w:rsid w:val="0064643C"/>
    <w:rsid w:val="00647E09"/>
    <w:rsid w:val="00650128"/>
    <w:rsid w:val="00650503"/>
    <w:rsid w:val="00662DBC"/>
    <w:rsid w:val="006654A0"/>
    <w:rsid w:val="006667E2"/>
    <w:rsid w:val="006668FA"/>
    <w:rsid w:val="006706B1"/>
    <w:rsid w:val="00670AEE"/>
    <w:rsid w:val="00671BF1"/>
    <w:rsid w:val="00673900"/>
    <w:rsid w:val="006759F7"/>
    <w:rsid w:val="00680DC5"/>
    <w:rsid w:val="00682C6F"/>
    <w:rsid w:val="00684883"/>
    <w:rsid w:val="00686AFE"/>
    <w:rsid w:val="00686F03"/>
    <w:rsid w:val="006873E8"/>
    <w:rsid w:val="00687958"/>
    <w:rsid w:val="006903ED"/>
    <w:rsid w:val="00691216"/>
    <w:rsid w:val="00692733"/>
    <w:rsid w:val="0069285A"/>
    <w:rsid w:val="00697A15"/>
    <w:rsid w:val="006A46E7"/>
    <w:rsid w:val="006A48A3"/>
    <w:rsid w:val="006A64F3"/>
    <w:rsid w:val="006A7015"/>
    <w:rsid w:val="006B12D4"/>
    <w:rsid w:val="006B1ADB"/>
    <w:rsid w:val="006B1C75"/>
    <w:rsid w:val="006B381E"/>
    <w:rsid w:val="006B4DEB"/>
    <w:rsid w:val="006B6A79"/>
    <w:rsid w:val="006B7545"/>
    <w:rsid w:val="006C0929"/>
    <w:rsid w:val="006C0B64"/>
    <w:rsid w:val="006C1090"/>
    <w:rsid w:val="006C1C3A"/>
    <w:rsid w:val="006C1DCB"/>
    <w:rsid w:val="006C3049"/>
    <w:rsid w:val="006C345D"/>
    <w:rsid w:val="006C566D"/>
    <w:rsid w:val="006C77C7"/>
    <w:rsid w:val="006D115D"/>
    <w:rsid w:val="006D6D93"/>
    <w:rsid w:val="006D715C"/>
    <w:rsid w:val="006E1593"/>
    <w:rsid w:val="006E18AF"/>
    <w:rsid w:val="006E1918"/>
    <w:rsid w:val="006E21A0"/>
    <w:rsid w:val="006E30DE"/>
    <w:rsid w:val="006E34E7"/>
    <w:rsid w:val="006E3B16"/>
    <w:rsid w:val="006E41E8"/>
    <w:rsid w:val="006E5EB3"/>
    <w:rsid w:val="006E64DE"/>
    <w:rsid w:val="006F2F3A"/>
    <w:rsid w:val="006F2F51"/>
    <w:rsid w:val="006F615D"/>
    <w:rsid w:val="00702C2A"/>
    <w:rsid w:val="007046ED"/>
    <w:rsid w:val="00704B56"/>
    <w:rsid w:val="007063BD"/>
    <w:rsid w:val="00706508"/>
    <w:rsid w:val="00706DCC"/>
    <w:rsid w:val="007074A0"/>
    <w:rsid w:val="00707D2E"/>
    <w:rsid w:val="00711A8C"/>
    <w:rsid w:val="00713494"/>
    <w:rsid w:val="00714FC3"/>
    <w:rsid w:val="00715C91"/>
    <w:rsid w:val="00716998"/>
    <w:rsid w:val="00717E83"/>
    <w:rsid w:val="007217AD"/>
    <w:rsid w:val="007225F2"/>
    <w:rsid w:val="007227D1"/>
    <w:rsid w:val="00722993"/>
    <w:rsid w:val="00723E94"/>
    <w:rsid w:val="00726A83"/>
    <w:rsid w:val="00726E4D"/>
    <w:rsid w:val="007357A5"/>
    <w:rsid w:val="00737F95"/>
    <w:rsid w:val="007434D7"/>
    <w:rsid w:val="00744D56"/>
    <w:rsid w:val="0074537F"/>
    <w:rsid w:val="00746FB4"/>
    <w:rsid w:val="007472AF"/>
    <w:rsid w:val="00750E31"/>
    <w:rsid w:val="007517CD"/>
    <w:rsid w:val="0075294D"/>
    <w:rsid w:val="007556BE"/>
    <w:rsid w:val="00755F83"/>
    <w:rsid w:val="00756819"/>
    <w:rsid w:val="007579EC"/>
    <w:rsid w:val="00762076"/>
    <w:rsid w:val="0077073F"/>
    <w:rsid w:val="0077138D"/>
    <w:rsid w:val="007713AF"/>
    <w:rsid w:val="0077145D"/>
    <w:rsid w:val="00771730"/>
    <w:rsid w:val="00773396"/>
    <w:rsid w:val="0077378E"/>
    <w:rsid w:val="00773E44"/>
    <w:rsid w:val="00774A35"/>
    <w:rsid w:val="007770B4"/>
    <w:rsid w:val="00780ACE"/>
    <w:rsid w:val="00781A7B"/>
    <w:rsid w:val="00781E19"/>
    <w:rsid w:val="0078212D"/>
    <w:rsid w:val="00782EA8"/>
    <w:rsid w:val="00783C08"/>
    <w:rsid w:val="00783F1E"/>
    <w:rsid w:val="007854D7"/>
    <w:rsid w:val="00786F98"/>
    <w:rsid w:val="00787086"/>
    <w:rsid w:val="007874E7"/>
    <w:rsid w:val="0079022E"/>
    <w:rsid w:val="0079569B"/>
    <w:rsid w:val="00797C19"/>
    <w:rsid w:val="007A1593"/>
    <w:rsid w:val="007A2C21"/>
    <w:rsid w:val="007A3410"/>
    <w:rsid w:val="007A3823"/>
    <w:rsid w:val="007B2A43"/>
    <w:rsid w:val="007B5A9C"/>
    <w:rsid w:val="007B72E6"/>
    <w:rsid w:val="007B77B1"/>
    <w:rsid w:val="007C3B8B"/>
    <w:rsid w:val="007D0009"/>
    <w:rsid w:val="007D0674"/>
    <w:rsid w:val="007D21C8"/>
    <w:rsid w:val="007D55E5"/>
    <w:rsid w:val="007D64FF"/>
    <w:rsid w:val="007E17D7"/>
    <w:rsid w:val="007E279C"/>
    <w:rsid w:val="007E2D2D"/>
    <w:rsid w:val="007E4C0A"/>
    <w:rsid w:val="007E5530"/>
    <w:rsid w:val="007E68A4"/>
    <w:rsid w:val="007F02F9"/>
    <w:rsid w:val="007F4406"/>
    <w:rsid w:val="007F6AE2"/>
    <w:rsid w:val="007F727D"/>
    <w:rsid w:val="007F76A8"/>
    <w:rsid w:val="007F7995"/>
    <w:rsid w:val="007F7CD8"/>
    <w:rsid w:val="00806F2B"/>
    <w:rsid w:val="0080703F"/>
    <w:rsid w:val="00807F05"/>
    <w:rsid w:val="00810D4F"/>
    <w:rsid w:val="0081166B"/>
    <w:rsid w:val="00813C9B"/>
    <w:rsid w:val="00815A16"/>
    <w:rsid w:val="008206F7"/>
    <w:rsid w:val="00820FB0"/>
    <w:rsid w:val="00821361"/>
    <w:rsid w:val="0082311A"/>
    <w:rsid w:val="00823D41"/>
    <w:rsid w:val="00826117"/>
    <w:rsid w:val="008268BF"/>
    <w:rsid w:val="00830877"/>
    <w:rsid w:val="00830A14"/>
    <w:rsid w:val="008323E7"/>
    <w:rsid w:val="00832B94"/>
    <w:rsid w:val="00834A57"/>
    <w:rsid w:val="00834C39"/>
    <w:rsid w:val="008372C2"/>
    <w:rsid w:val="008409C8"/>
    <w:rsid w:val="00841FBD"/>
    <w:rsid w:val="00842F27"/>
    <w:rsid w:val="00845339"/>
    <w:rsid w:val="008454F6"/>
    <w:rsid w:val="00847F3A"/>
    <w:rsid w:val="008510F1"/>
    <w:rsid w:val="008519AB"/>
    <w:rsid w:val="008542F7"/>
    <w:rsid w:val="008554A0"/>
    <w:rsid w:val="00856189"/>
    <w:rsid w:val="00860FA3"/>
    <w:rsid w:val="00861C95"/>
    <w:rsid w:val="00862B09"/>
    <w:rsid w:val="00863F54"/>
    <w:rsid w:val="00875C08"/>
    <w:rsid w:val="0087770E"/>
    <w:rsid w:val="00880EBA"/>
    <w:rsid w:val="00885998"/>
    <w:rsid w:val="00886054"/>
    <w:rsid w:val="00886C36"/>
    <w:rsid w:val="00886F9A"/>
    <w:rsid w:val="00890625"/>
    <w:rsid w:val="00893736"/>
    <w:rsid w:val="008938CF"/>
    <w:rsid w:val="0089550A"/>
    <w:rsid w:val="00895C20"/>
    <w:rsid w:val="0089744F"/>
    <w:rsid w:val="008A0323"/>
    <w:rsid w:val="008A0BDC"/>
    <w:rsid w:val="008A0DA7"/>
    <w:rsid w:val="008A2CF7"/>
    <w:rsid w:val="008A5346"/>
    <w:rsid w:val="008A7131"/>
    <w:rsid w:val="008A7161"/>
    <w:rsid w:val="008B3A70"/>
    <w:rsid w:val="008B4114"/>
    <w:rsid w:val="008B5064"/>
    <w:rsid w:val="008B5B94"/>
    <w:rsid w:val="008B5BCF"/>
    <w:rsid w:val="008B70EB"/>
    <w:rsid w:val="008C1108"/>
    <w:rsid w:val="008C3D9B"/>
    <w:rsid w:val="008C5B04"/>
    <w:rsid w:val="008D0782"/>
    <w:rsid w:val="008D399F"/>
    <w:rsid w:val="008D5F51"/>
    <w:rsid w:val="008D6A23"/>
    <w:rsid w:val="008E1B3B"/>
    <w:rsid w:val="008E22A5"/>
    <w:rsid w:val="008E2F1C"/>
    <w:rsid w:val="008E31CE"/>
    <w:rsid w:val="008E34E5"/>
    <w:rsid w:val="008E3F5D"/>
    <w:rsid w:val="008E47FB"/>
    <w:rsid w:val="008E69BA"/>
    <w:rsid w:val="008F4301"/>
    <w:rsid w:val="008F4CFD"/>
    <w:rsid w:val="008F4EA5"/>
    <w:rsid w:val="008F61B6"/>
    <w:rsid w:val="008F71F6"/>
    <w:rsid w:val="008F7422"/>
    <w:rsid w:val="008F769E"/>
    <w:rsid w:val="008F7D10"/>
    <w:rsid w:val="00901226"/>
    <w:rsid w:val="0090162B"/>
    <w:rsid w:val="00903717"/>
    <w:rsid w:val="00905D6E"/>
    <w:rsid w:val="00906829"/>
    <w:rsid w:val="00906E2B"/>
    <w:rsid w:val="00910C9B"/>
    <w:rsid w:val="00911036"/>
    <w:rsid w:val="00911775"/>
    <w:rsid w:val="0091502E"/>
    <w:rsid w:val="009155B1"/>
    <w:rsid w:val="0091596B"/>
    <w:rsid w:val="009165D0"/>
    <w:rsid w:val="00920E7E"/>
    <w:rsid w:val="009243F4"/>
    <w:rsid w:val="009244DC"/>
    <w:rsid w:val="00924771"/>
    <w:rsid w:val="00926763"/>
    <w:rsid w:val="00926EBB"/>
    <w:rsid w:val="00927918"/>
    <w:rsid w:val="00930703"/>
    <w:rsid w:val="0093087F"/>
    <w:rsid w:val="009312EC"/>
    <w:rsid w:val="009318F1"/>
    <w:rsid w:val="009321C1"/>
    <w:rsid w:val="00933290"/>
    <w:rsid w:val="00933693"/>
    <w:rsid w:val="009341A7"/>
    <w:rsid w:val="00936AD5"/>
    <w:rsid w:val="00940339"/>
    <w:rsid w:val="0094090C"/>
    <w:rsid w:val="00941EE1"/>
    <w:rsid w:val="009424A0"/>
    <w:rsid w:val="0094457A"/>
    <w:rsid w:val="00945627"/>
    <w:rsid w:val="00946F24"/>
    <w:rsid w:val="00951BB4"/>
    <w:rsid w:val="009520A6"/>
    <w:rsid w:val="00952989"/>
    <w:rsid w:val="0095354E"/>
    <w:rsid w:val="0095373C"/>
    <w:rsid w:val="00954A28"/>
    <w:rsid w:val="00955A07"/>
    <w:rsid w:val="00963611"/>
    <w:rsid w:val="0096610D"/>
    <w:rsid w:val="00966620"/>
    <w:rsid w:val="00966EBF"/>
    <w:rsid w:val="00967714"/>
    <w:rsid w:val="009677DA"/>
    <w:rsid w:val="009678C9"/>
    <w:rsid w:val="00967EB0"/>
    <w:rsid w:val="0097152D"/>
    <w:rsid w:val="00973B7F"/>
    <w:rsid w:val="00974ECF"/>
    <w:rsid w:val="009756EF"/>
    <w:rsid w:val="00975CC7"/>
    <w:rsid w:val="00976156"/>
    <w:rsid w:val="00977E56"/>
    <w:rsid w:val="00983C49"/>
    <w:rsid w:val="00986988"/>
    <w:rsid w:val="00986AF2"/>
    <w:rsid w:val="00992384"/>
    <w:rsid w:val="009948B1"/>
    <w:rsid w:val="00995218"/>
    <w:rsid w:val="009A0551"/>
    <w:rsid w:val="009A18BD"/>
    <w:rsid w:val="009A2357"/>
    <w:rsid w:val="009A4D27"/>
    <w:rsid w:val="009A5AE8"/>
    <w:rsid w:val="009A7D47"/>
    <w:rsid w:val="009B14F2"/>
    <w:rsid w:val="009B1FA2"/>
    <w:rsid w:val="009B54CF"/>
    <w:rsid w:val="009B5B9C"/>
    <w:rsid w:val="009B5BD9"/>
    <w:rsid w:val="009C0659"/>
    <w:rsid w:val="009C1225"/>
    <w:rsid w:val="009C24B8"/>
    <w:rsid w:val="009C4670"/>
    <w:rsid w:val="009C4A83"/>
    <w:rsid w:val="009C4F17"/>
    <w:rsid w:val="009C5510"/>
    <w:rsid w:val="009C65B7"/>
    <w:rsid w:val="009D036A"/>
    <w:rsid w:val="009D1260"/>
    <w:rsid w:val="009D3F8C"/>
    <w:rsid w:val="009E0DD7"/>
    <w:rsid w:val="009E0F45"/>
    <w:rsid w:val="009E26F5"/>
    <w:rsid w:val="009E3728"/>
    <w:rsid w:val="009F2CA7"/>
    <w:rsid w:val="009F3054"/>
    <w:rsid w:val="009F4DF6"/>
    <w:rsid w:val="009F5C1F"/>
    <w:rsid w:val="00A036CC"/>
    <w:rsid w:val="00A03FE1"/>
    <w:rsid w:val="00A04989"/>
    <w:rsid w:val="00A06BF9"/>
    <w:rsid w:val="00A11211"/>
    <w:rsid w:val="00A15D35"/>
    <w:rsid w:val="00A1781F"/>
    <w:rsid w:val="00A17CDA"/>
    <w:rsid w:val="00A20272"/>
    <w:rsid w:val="00A21362"/>
    <w:rsid w:val="00A22992"/>
    <w:rsid w:val="00A24684"/>
    <w:rsid w:val="00A25C83"/>
    <w:rsid w:val="00A2630C"/>
    <w:rsid w:val="00A2745C"/>
    <w:rsid w:val="00A30703"/>
    <w:rsid w:val="00A35786"/>
    <w:rsid w:val="00A40FB3"/>
    <w:rsid w:val="00A425D8"/>
    <w:rsid w:val="00A44B4A"/>
    <w:rsid w:val="00A46057"/>
    <w:rsid w:val="00A47859"/>
    <w:rsid w:val="00A50AE9"/>
    <w:rsid w:val="00A5403F"/>
    <w:rsid w:val="00A54DC1"/>
    <w:rsid w:val="00A56EA5"/>
    <w:rsid w:val="00A6163B"/>
    <w:rsid w:val="00A632EA"/>
    <w:rsid w:val="00A634D0"/>
    <w:rsid w:val="00A7132F"/>
    <w:rsid w:val="00A7329A"/>
    <w:rsid w:val="00A772EE"/>
    <w:rsid w:val="00A820AD"/>
    <w:rsid w:val="00A83546"/>
    <w:rsid w:val="00A84250"/>
    <w:rsid w:val="00A86612"/>
    <w:rsid w:val="00A915B6"/>
    <w:rsid w:val="00A929B9"/>
    <w:rsid w:val="00A92AB7"/>
    <w:rsid w:val="00A92DF0"/>
    <w:rsid w:val="00A94B12"/>
    <w:rsid w:val="00A95F80"/>
    <w:rsid w:val="00A968FB"/>
    <w:rsid w:val="00A96AFD"/>
    <w:rsid w:val="00A96ED0"/>
    <w:rsid w:val="00A96F5A"/>
    <w:rsid w:val="00A97712"/>
    <w:rsid w:val="00A979DD"/>
    <w:rsid w:val="00AA2934"/>
    <w:rsid w:val="00AA3911"/>
    <w:rsid w:val="00AB035F"/>
    <w:rsid w:val="00AB1A70"/>
    <w:rsid w:val="00AB4725"/>
    <w:rsid w:val="00AC27BD"/>
    <w:rsid w:val="00AC4331"/>
    <w:rsid w:val="00AC4A64"/>
    <w:rsid w:val="00AC4BAD"/>
    <w:rsid w:val="00AC58BF"/>
    <w:rsid w:val="00AC58FA"/>
    <w:rsid w:val="00AC6141"/>
    <w:rsid w:val="00AD0399"/>
    <w:rsid w:val="00AD0722"/>
    <w:rsid w:val="00AD0E3A"/>
    <w:rsid w:val="00AD16D4"/>
    <w:rsid w:val="00AD1A85"/>
    <w:rsid w:val="00AD3641"/>
    <w:rsid w:val="00AD3A27"/>
    <w:rsid w:val="00AD6595"/>
    <w:rsid w:val="00AD6A10"/>
    <w:rsid w:val="00AE0DD8"/>
    <w:rsid w:val="00AE24F5"/>
    <w:rsid w:val="00AE265B"/>
    <w:rsid w:val="00AE3AF6"/>
    <w:rsid w:val="00AE7741"/>
    <w:rsid w:val="00AF3246"/>
    <w:rsid w:val="00AF3DAE"/>
    <w:rsid w:val="00AF3DBD"/>
    <w:rsid w:val="00AF5452"/>
    <w:rsid w:val="00AF720B"/>
    <w:rsid w:val="00B0237E"/>
    <w:rsid w:val="00B045E5"/>
    <w:rsid w:val="00B0793C"/>
    <w:rsid w:val="00B10E09"/>
    <w:rsid w:val="00B12A3C"/>
    <w:rsid w:val="00B135FD"/>
    <w:rsid w:val="00B1443F"/>
    <w:rsid w:val="00B159D4"/>
    <w:rsid w:val="00B15E9A"/>
    <w:rsid w:val="00B167E2"/>
    <w:rsid w:val="00B20D1E"/>
    <w:rsid w:val="00B24716"/>
    <w:rsid w:val="00B24E8C"/>
    <w:rsid w:val="00B24F9B"/>
    <w:rsid w:val="00B26FAF"/>
    <w:rsid w:val="00B27782"/>
    <w:rsid w:val="00B27CDC"/>
    <w:rsid w:val="00B35AA0"/>
    <w:rsid w:val="00B40731"/>
    <w:rsid w:val="00B40B7A"/>
    <w:rsid w:val="00B41414"/>
    <w:rsid w:val="00B42F91"/>
    <w:rsid w:val="00B47E43"/>
    <w:rsid w:val="00B52474"/>
    <w:rsid w:val="00B527BD"/>
    <w:rsid w:val="00B52C0E"/>
    <w:rsid w:val="00B57DF8"/>
    <w:rsid w:val="00B612DB"/>
    <w:rsid w:val="00B61E6D"/>
    <w:rsid w:val="00B62E1B"/>
    <w:rsid w:val="00B64131"/>
    <w:rsid w:val="00B65384"/>
    <w:rsid w:val="00B66338"/>
    <w:rsid w:val="00B67855"/>
    <w:rsid w:val="00B76A60"/>
    <w:rsid w:val="00B7784F"/>
    <w:rsid w:val="00B77CC8"/>
    <w:rsid w:val="00B77E7D"/>
    <w:rsid w:val="00B80074"/>
    <w:rsid w:val="00B81CD1"/>
    <w:rsid w:val="00B844F8"/>
    <w:rsid w:val="00B85860"/>
    <w:rsid w:val="00B8705F"/>
    <w:rsid w:val="00B87081"/>
    <w:rsid w:val="00B87532"/>
    <w:rsid w:val="00B87D7C"/>
    <w:rsid w:val="00B87F35"/>
    <w:rsid w:val="00B90780"/>
    <w:rsid w:val="00B91534"/>
    <w:rsid w:val="00B93799"/>
    <w:rsid w:val="00B968D4"/>
    <w:rsid w:val="00B96DA9"/>
    <w:rsid w:val="00B97017"/>
    <w:rsid w:val="00B97307"/>
    <w:rsid w:val="00B97CE7"/>
    <w:rsid w:val="00BA05F9"/>
    <w:rsid w:val="00BA1236"/>
    <w:rsid w:val="00BB08BC"/>
    <w:rsid w:val="00BB3ACF"/>
    <w:rsid w:val="00BB6B02"/>
    <w:rsid w:val="00BC106E"/>
    <w:rsid w:val="00BC16C0"/>
    <w:rsid w:val="00BC303A"/>
    <w:rsid w:val="00BC7525"/>
    <w:rsid w:val="00BD0C10"/>
    <w:rsid w:val="00BD35D9"/>
    <w:rsid w:val="00BD426E"/>
    <w:rsid w:val="00BD6B18"/>
    <w:rsid w:val="00BE0073"/>
    <w:rsid w:val="00BE6A7A"/>
    <w:rsid w:val="00BE718C"/>
    <w:rsid w:val="00BF0E19"/>
    <w:rsid w:val="00BF1F7C"/>
    <w:rsid w:val="00BF2C18"/>
    <w:rsid w:val="00BF2C55"/>
    <w:rsid w:val="00BF3A84"/>
    <w:rsid w:val="00BF668A"/>
    <w:rsid w:val="00C037AF"/>
    <w:rsid w:val="00C05292"/>
    <w:rsid w:val="00C06287"/>
    <w:rsid w:val="00C102EA"/>
    <w:rsid w:val="00C1249C"/>
    <w:rsid w:val="00C1341C"/>
    <w:rsid w:val="00C14E86"/>
    <w:rsid w:val="00C15D76"/>
    <w:rsid w:val="00C2398F"/>
    <w:rsid w:val="00C31422"/>
    <w:rsid w:val="00C323A3"/>
    <w:rsid w:val="00C33130"/>
    <w:rsid w:val="00C339E9"/>
    <w:rsid w:val="00C35EBE"/>
    <w:rsid w:val="00C37631"/>
    <w:rsid w:val="00C40E0A"/>
    <w:rsid w:val="00C42331"/>
    <w:rsid w:val="00C42339"/>
    <w:rsid w:val="00C42EE9"/>
    <w:rsid w:val="00C43F1F"/>
    <w:rsid w:val="00C44B1C"/>
    <w:rsid w:val="00C477A7"/>
    <w:rsid w:val="00C5150E"/>
    <w:rsid w:val="00C51AD2"/>
    <w:rsid w:val="00C51F13"/>
    <w:rsid w:val="00C536B0"/>
    <w:rsid w:val="00C54981"/>
    <w:rsid w:val="00C54D00"/>
    <w:rsid w:val="00C56182"/>
    <w:rsid w:val="00C56B69"/>
    <w:rsid w:val="00C570C9"/>
    <w:rsid w:val="00C57AD1"/>
    <w:rsid w:val="00C604C7"/>
    <w:rsid w:val="00C60824"/>
    <w:rsid w:val="00C60D28"/>
    <w:rsid w:val="00C623A4"/>
    <w:rsid w:val="00C62856"/>
    <w:rsid w:val="00C634EA"/>
    <w:rsid w:val="00C63E11"/>
    <w:rsid w:val="00C64B7B"/>
    <w:rsid w:val="00C67CBA"/>
    <w:rsid w:val="00C70CA2"/>
    <w:rsid w:val="00C71914"/>
    <w:rsid w:val="00C72614"/>
    <w:rsid w:val="00C74E0D"/>
    <w:rsid w:val="00C761FF"/>
    <w:rsid w:val="00C812F5"/>
    <w:rsid w:val="00C821C2"/>
    <w:rsid w:val="00C822BA"/>
    <w:rsid w:val="00C82355"/>
    <w:rsid w:val="00C82556"/>
    <w:rsid w:val="00C828B0"/>
    <w:rsid w:val="00C83EA5"/>
    <w:rsid w:val="00C865C1"/>
    <w:rsid w:val="00C869DF"/>
    <w:rsid w:val="00C91529"/>
    <w:rsid w:val="00C919CD"/>
    <w:rsid w:val="00C92D12"/>
    <w:rsid w:val="00C93343"/>
    <w:rsid w:val="00C933AC"/>
    <w:rsid w:val="00C935BB"/>
    <w:rsid w:val="00C93B01"/>
    <w:rsid w:val="00C9432B"/>
    <w:rsid w:val="00C945E5"/>
    <w:rsid w:val="00C960CD"/>
    <w:rsid w:val="00C967D3"/>
    <w:rsid w:val="00C9688D"/>
    <w:rsid w:val="00C9714B"/>
    <w:rsid w:val="00C9742E"/>
    <w:rsid w:val="00C97AF7"/>
    <w:rsid w:val="00CA331D"/>
    <w:rsid w:val="00CA37D3"/>
    <w:rsid w:val="00CA44B5"/>
    <w:rsid w:val="00CA575F"/>
    <w:rsid w:val="00CA6089"/>
    <w:rsid w:val="00CA68D3"/>
    <w:rsid w:val="00CA692C"/>
    <w:rsid w:val="00CB012A"/>
    <w:rsid w:val="00CB2A07"/>
    <w:rsid w:val="00CB4B1F"/>
    <w:rsid w:val="00CB56CA"/>
    <w:rsid w:val="00CB5A6B"/>
    <w:rsid w:val="00CC222E"/>
    <w:rsid w:val="00CC3978"/>
    <w:rsid w:val="00CC3ACA"/>
    <w:rsid w:val="00CC3F68"/>
    <w:rsid w:val="00CC513D"/>
    <w:rsid w:val="00CC62FC"/>
    <w:rsid w:val="00CC6568"/>
    <w:rsid w:val="00CD1312"/>
    <w:rsid w:val="00CD163E"/>
    <w:rsid w:val="00CD2586"/>
    <w:rsid w:val="00CD5F52"/>
    <w:rsid w:val="00CD7EA8"/>
    <w:rsid w:val="00CE2329"/>
    <w:rsid w:val="00CE32BD"/>
    <w:rsid w:val="00CE4BF0"/>
    <w:rsid w:val="00CF0829"/>
    <w:rsid w:val="00CF3B3E"/>
    <w:rsid w:val="00CF5C02"/>
    <w:rsid w:val="00CF7737"/>
    <w:rsid w:val="00CF7DD4"/>
    <w:rsid w:val="00D0121C"/>
    <w:rsid w:val="00D013F0"/>
    <w:rsid w:val="00D0318B"/>
    <w:rsid w:val="00D03A72"/>
    <w:rsid w:val="00D041E6"/>
    <w:rsid w:val="00D0444F"/>
    <w:rsid w:val="00D0470B"/>
    <w:rsid w:val="00D04735"/>
    <w:rsid w:val="00D04D88"/>
    <w:rsid w:val="00D07118"/>
    <w:rsid w:val="00D0716A"/>
    <w:rsid w:val="00D10B11"/>
    <w:rsid w:val="00D11FE3"/>
    <w:rsid w:val="00D12A61"/>
    <w:rsid w:val="00D139FA"/>
    <w:rsid w:val="00D1454E"/>
    <w:rsid w:val="00D14C35"/>
    <w:rsid w:val="00D1705C"/>
    <w:rsid w:val="00D243C7"/>
    <w:rsid w:val="00D24897"/>
    <w:rsid w:val="00D25F12"/>
    <w:rsid w:val="00D27831"/>
    <w:rsid w:val="00D27984"/>
    <w:rsid w:val="00D33193"/>
    <w:rsid w:val="00D33848"/>
    <w:rsid w:val="00D3434B"/>
    <w:rsid w:val="00D34599"/>
    <w:rsid w:val="00D354BC"/>
    <w:rsid w:val="00D37D95"/>
    <w:rsid w:val="00D43AA4"/>
    <w:rsid w:val="00D45FA1"/>
    <w:rsid w:val="00D47303"/>
    <w:rsid w:val="00D478C7"/>
    <w:rsid w:val="00D50801"/>
    <w:rsid w:val="00D50C48"/>
    <w:rsid w:val="00D50CA6"/>
    <w:rsid w:val="00D5107A"/>
    <w:rsid w:val="00D51FF9"/>
    <w:rsid w:val="00D521B4"/>
    <w:rsid w:val="00D54CEF"/>
    <w:rsid w:val="00D56391"/>
    <w:rsid w:val="00D5676B"/>
    <w:rsid w:val="00D573FC"/>
    <w:rsid w:val="00D60F6A"/>
    <w:rsid w:val="00D620B1"/>
    <w:rsid w:val="00D62FE7"/>
    <w:rsid w:val="00D64C71"/>
    <w:rsid w:val="00D65270"/>
    <w:rsid w:val="00D7157E"/>
    <w:rsid w:val="00D73351"/>
    <w:rsid w:val="00D7511B"/>
    <w:rsid w:val="00D75FC7"/>
    <w:rsid w:val="00D81BB8"/>
    <w:rsid w:val="00D81E71"/>
    <w:rsid w:val="00D81F9D"/>
    <w:rsid w:val="00D82D9C"/>
    <w:rsid w:val="00D83DD3"/>
    <w:rsid w:val="00D83E2D"/>
    <w:rsid w:val="00D84350"/>
    <w:rsid w:val="00D87FD5"/>
    <w:rsid w:val="00D9000A"/>
    <w:rsid w:val="00D90208"/>
    <w:rsid w:val="00D90B2C"/>
    <w:rsid w:val="00D90C62"/>
    <w:rsid w:val="00D92002"/>
    <w:rsid w:val="00D93C43"/>
    <w:rsid w:val="00D93C4B"/>
    <w:rsid w:val="00D93D64"/>
    <w:rsid w:val="00D94FEB"/>
    <w:rsid w:val="00D951E1"/>
    <w:rsid w:val="00D96646"/>
    <w:rsid w:val="00D977DF"/>
    <w:rsid w:val="00DA22F9"/>
    <w:rsid w:val="00DA2677"/>
    <w:rsid w:val="00DA2E8B"/>
    <w:rsid w:val="00DA2FE3"/>
    <w:rsid w:val="00DA4C2F"/>
    <w:rsid w:val="00DA5C31"/>
    <w:rsid w:val="00DA5C5A"/>
    <w:rsid w:val="00DA6CCB"/>
    <w:rsid w:val="00DA6E1B"/>
    <w:rsid w:val="00DA774A"/>
    <w:rsid w:val="00DB0094"/>
    <w:rsid w:val="00DB20C1"/>
    <w:rsid w:val="00DB2702"/>
    <w:rsid w:val="00DB35A9"/>
    <w:rsid w:val="00DB38B4"/>
    <w:rsid w:val="00DB5BD0"/>
    <w:rsid w:val="00DB5F8E"/>
    <w:rsid w:val="00DC3CF0"/>
    <w:rsid w:val="00DC4D8E"/>
    <w:rsid w:val="00DC6897"/>
    <w:rsid w:val="00DC7086"/>
    <w:rsid w:val="00DC79A6"/>
    <w:rsid w:val="00DD2BCA"/>
    <w:rsid w:val="00DD3389"/>
    <w:rsid w:val="00DD4391"/>
    <w:rsid w:val="00DD73C3"/>
    <w:rsid w:val="00DE1706"/>
    <w:rsid w:val="00DE1C23"/>
    <w:rsid w:val="00DE439A"/>
    <w:rsid w:val="00DE52CA"/>
    <w:rsid w:val="00DE68A7"/>
    <w:rsid w:val="00DE735F"/>
    <w:rsid w:val="00DF01EC"/>
    <w:rsid w:val="00DF4EA2"/>
    <w:rsid w:val="00DF4F88"/>
    <w:rsid w:val="00DF6BEF"/>
    <w:rsid w:val="00DF7CF3"/>
    <w:rsid w:val="00E00785"/>
    <w:rsid w:val="00E02FC9"/>
    <w:rsid w:val="00E03AD8"/>
    <w:rsid w:val="00E12025"/>
    <w:rsid w:val="00E1461D"/>
    <w:rsid w:val="00E15547"/>
    <w:rsid w:val="00E16496"/>
    <w:rsid w:val="00E166F4"/>
    <w:rsid w:val="00E17AB6"/>
    <w:rsid w:val="00E20F19"/>
    <w:rsid w:val="00E20F5E"/>
    <w:rsid w:val="00E21239"/>
    <w:rsid w:val="00E21379"/>
    <w:rsid w:val="00E23830"/>
    <w:rsid w:val="00E23E4C"/>
    <w:rsid w:val="00E240A5"/>
    <w:rsid w:val="00E25F1D"/>
    <w:rsid w:val="00E260B7"/>
    <w:rsid w:val="00E276E0"/>
    <w:rsid w:val="00E27ABC"/>
    <w:rsid w:val="00E3095B"/>
    <w:rsid w:val="00E323EC"/>
    <w:rsid w:val="00E34F03"/>
    <w:rsid w:val="00E35D6D"/>
    <w:rsid w:val="00E377AA"/>
    <w:rsid w:val="00E406E8"/>
    <w:rsid w:val="00E430B5"/>
    <w:rsid w:val="00E43DB4"/>
    <w:rsid w:val="00E43EFA"/>
    <w:rsid w:val="00E466F7"/>
    <w:rsid w:val="00E47A9D"/>
    <w:rsid w:val="00E507F4"/>
    <w:rsid w:val="00E50870"/>
    <w:rsid w:val="00E51741"/>
    <w:rsid w:val="00E54CE3"/>
    <w:rsid w:val="00E60113"/>
    <w:rsid w:val="00E60155"/>
    <w:rsid w:val="00E60237"/>
    <w:rsid w:val="00E611A9"/>
    <w:rsid w:val="00E61870"/>
    <w:rsid w:val="00E62BD1"/>
    <w:rsid w:val="00E638D7"/>
    <w:rsid w:val="00E63F50"/>
    <w:rsid w:val="00E642A9"/>
    <w:rsid w:val="00E6661F"/>
    <w:rsid w:val="00E70A1E"/>
    <w:rsid w:val="00E70E0F"/>
    <w:rsid w:val="00E74D5A"/>
    <w:rsid w:val="00E77BCF"/>
    <w:rsid w:val="00E80795"/>
    <w:rsid w:val="00E81A38"/>
    <w:rsid w:val="00E833B2"/>
    <w:rsid w:val="00E857C7"/>
    <w:rsid w:val="00E873F6"/>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7728"/>
    <w:rsid w:val="00EC1ED7"/>
    <w:rsid w:val="00EC5403"/>
    <w:rsid w:val="00EC5BB6"/>
    <w:rsid w:val="00EC66AA"/>
    <w:rsid w:val="00EC79F8"/>
    <w:rsid w:val="00ED0964"/>
    <w:rsid w:val="00ED0BD4"/>
    <w:rsid w:val="00ED2099"/>
    <w:rsid w:val="00ED299C"/>
    <w:rsid w:val="00ED48C9"/>
    <w:rsid w:val="00ED53F9"/>
    <w:rsid w:val="00ED5D71"/>
    <w:rsid w:val="00ED63D2"/>
    <w:rsid w:val="00ED6470"/>
    <w:rsid w:val="00ED67A2"/>
    <w:rsid w:val="00ED7B43"/>
    <w:rsid w:val="00EE2CF4"/>
    <w:rsid w:val="00EE2DB0"/>
    <w:rsid w:val="00EE2E02"/>
    <w:rsid w:val="00EE39FC"/>
    <w:rsid w:val="00EE6B46"/>
    <w:rsid w:val="00EE7BE7"/>
    <w:rsid w:val="00EF3EF9"/>
    <w:rsid w:val="00EF52A1"/>
    <w:rsid w:val="00EF53AD"/>
    <w:rsid w:val="00EF77D5"/>
    <w:rsid w:val="00F006FC"/>
    <w:rsid w:val="00F00A23"/>
    <w:rsid w:val="00F01476"/>
    <w:rsid w:val="00F04FB6"/>
    <w:rsid w:val="00F051E2"/>
    <w:rsid w:val="00F065DD"/>
    <w:rsid w:val="00F1189B"/>
    <w:rsid w:val="00F1202A"/>
    <w:rsid w:val="00F14FBD"/>
    <w:rsid w:val="00F1511A"/>
    <w:rsid w:val="00F17FD3"/>
    <w:rsid w:val="00F21027"/>
    <w:rsid w:val="00F246B6"/>
    <w:rsid w:val="00F2552A"/>
    <w:rsid w:val="00F25831"/>
    <w:rsid w:val="00F25AF0"/>
    <w:rsid w:val="00F25E7F"/>
    <w:rsid w:val="00F2645C"/>
    <w:rsid w:val="00F30B76"/>
    <w:rsid w:val="00F30D0F"/>
    <w:rsid w:val="00F3754F"/>
    <w:rsid w:val="00F41CA0"/>
    <w:rsid w:val="00F423C6"/>
    <w:rsid w:val="00F43538"/>
    <w:rsid w:val="00F4545B"/>
    <w:rsid w:val="00F46405"/>
    <w:rsid w:val="00F50524"/>
    <w:rsid w:val="00F511F6"/>
    <w:rsid w:val="00F60B45"/>
    <w:rsid w:val="00F61155"/>
    <w:rsid w:val="00F61C79"/>
    <w:rsid w:val="00F67C8F"/>
    <w:rsid w:val="00F70042"/>
    <w:rsid w:val="00F738D8"/>
    <w:rsid w:val="00F73BA7"/>
    <w:rsid w:val="00F73ED8"/>
    <w:rsid w:val="00F74D24"/>
    <w:rsid w:val="00F7562F"/>
    <w:rsid w:val="00F83044"/>
    <w:rsid w:val="00F84256"/>
    <w:rsid w:val="00F87D48"/>
    <w:rsid w:val="00F91376"/>
    <w:rsid w:val="00FA0495"/>
    <w:rsid w:val="00FA0757"/>
    <w:rsid w:val="00FA56A5"/>
    <w:rsid w:val="00FA69C1"/>
    <w:rsid w:val="00FB0D25"/>
    <w:rsid w:val="00FB40B9"/>
    <w:rsid w:val="00FB4990"/>
    <w:rsid w:val="00FB6669"/>
    <w:rsid w:val="00FB6A62"/>
    <w:rsid w:val="00FC04A4"/>
    <w:rsid w:val="00FC120A"/>
    <w:rsid w:val="00FC20BD"/>
    <w:rsid w:val="00FC2AAC"/>
    <w:rsid w:val="00FC37E9"/>
    <w:rsid w:val="00FC4676"/>
    <w:rsid w:val="00FD1FC7"/>
    <w:rsid w:val="00FD2E16"/>
    <w:rsid w:val="00FD56BC"/>
    <w:rsid w:val="00FE02B2"/>
    <w:rsid w:val="00FE7D97"/>
    <w:rsid w:val="00FF017D"/>
    <w:rsid w:val="00FF0194"/>
    <w:rsid w:val="00FF1835"/>
    <w:rsid w:val="00FF1F37"/>
    <w:rsid w:val="00FF42E2"/>
    <w:rsid w:val="00FF6C10"/>
    <w:rsid w:val="00FF7D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6</TotalTime>
  <Pages>20</Pages>
  <Words>30106</Words>
  <Characters>171605</Characters>
  <Application>Microsoft Macintosh Word</Application>
  <DocSecurity>0</DocSecurity>
  <Lines>1430</Lines>
  <Paragraphs>402</Paragraphs>
  <ScaleCrop>false</ScaleCrop>
  <Company/>
  <LinksUpToDate>false</LinksUpToDate>
  <CharactersWithSpaces>20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518</cp:revision>
  <dcterms:created xsi:type="dcterms:W3CDTF">2016-10-13T21:27:00Z</dcterms:created>
  <dcterms:modified xsi:type="dcterms:W3CDTF">2016-10-27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